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0E568A" w14:textId="66BD670A" w:rsidR="00EE72E2" w:rsidRPr="008368CE" w:rsidRDefault="00CB4500" w:rsidP="00EE72E2">
      <w:pPr>
        <w:pStyle w:val="Heading1"/>
        <w:spacing w:line="360" w:lineRule="auto"/>
      </w:pPr>
      <w:r w:rsidRPr="00A455E6">
        <w:t>Supplemental Material 1</w:t>
      </w:r>
      <w:r>
        <w:t xml:space="preserve">- </w:t>
      </w:r>
      <w:r w:rsidR="0006270F" w:rsidRPr="0006270F">
        <w:t xml:space="preserve">Utilization of </w:t>
      </w:r>
      <w:r w:rsidR="00A455E6">
        <w:t>W</w:t>
      </w:r>
      <w:r w:rsidR="0006270F" w:rsidRPr="0006270F">
        <w:t xml:space="preserve">earable </w:t>
      </w:r>
      <w:r w:rsidR="00A455E6">
        <w:t>P</w:t>
      </w:r>
      <w:r w:rsidR="0006270F" w:rsidRPr="0006270F">
        <w:t xml:space="preserve">edometer </w:t>
      </w:r>
      <w:r w:rsidR="00A455E6">
        <w:t>D</w:t>
      </w:r>
      <w:r w:rsidR="0006270F" w:rsidRPr="0006270F">
        <w:t xml:space="preserve">evices in the </w:t>
      </w:r>
      <w:r w:rsidR="00A455E6">
        <w:t>P</w:t>
      </w:r>
      <w:r w:rsidR="0006270F" w:rsidRPr="0006270F">
        <w:t xml:space="preserve">erioperative </w:t>
      </w:r>
      <w:r w:rsidR="00A455E6">
        <w:t>P</w:t>
      </w:r>
      <w:r w:rsidR="0006270F" w:rsidRPr="0006270F">
        <w:t xml:space="preserve">eriod- a </w:t>
      </w:r>
      <w:r w:rsidR="00A455E6">
        <w:t>Q</w:t>
      </w:r>
      <w:r w:rsidR="0006270F" w:rsidRPr="0006270F">
        <w:t xml:space="preserve">ualitative </w:t>
      </w:r>
      <w:r w:rsidR="00A455E6">
        <w:t>S</w:t>
      </w:r>
      <w:r w:rsidR="0006270F" w:rsidRPr="0006270F">
        <w:t xml:space="preserve">ystematic </w:t>
      </w:r>
      <w:r w:rsidR="00A455E6">
        <w:t>R</w:t>
      </w:r>
      <w:r w:rsidR="0006270F" w:rsidRPr="0006270F">
        <w:t>eview</w:t>
      </w:r>
    </w:p>
    <w:p w14:paraId="5102CC7B" w14:textId="4B4EDFE9" w:rsidR="00EE72E2" w:rsidRDefault="00EE72E2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  <w:lang w:val="en-GB"/>
        </w:rPr>
      </w:pPr>
    </w:p>
    <w:p w14:paraId="4F32F0F1" w14:textId="77777777" w:rsidR="00CB4500" w:rsidRPr="00CB4500" w:rsidRDefault="00CB4500" w:rsidP="00CB4500">
      <w:pPr>
        <w:rPr>
          <w:rFonts w:cstheme="minorHAnsi"/>
          <w:sz w:val="24"/>
          <w:szCs w:val="24"/>
        </w:rPr>
      </w:pPr>
      <w:r w:rsidRPr="00CB4500">
        <w:rPr>
          <w:rFonts w:cstheme="minorHAnsi"/>
          <w:sz w:val="24"/>
          <w:szCs w:val="24"/>
        </w:rPr>
        <w:t xml:space="preserve">Zhaosheng Jin, MBBS, Christopher Lee, MD, </w:t>
      </w:r>
      <w:proofErr w:type="spellStart"/>
      <w:r w:rsidRPr="00CB4500">
        <w:rPr>
          <w:rFonts w:cstheme="minorHAnsi"/>
          <w:sz w:val="24"/>
          <w:szCs w:val="24"/>
        </w:rPr>
        <w:t>Kalissa</w:t>
      </w:r>
      <w:proofErr w:type="spellEnd"/>
      <w:r w:rsidRPr="00CB4500">
        <w:rPr>
          <w:rFonts w:cstheme="minorHAnsi"/>
          <w:sz w:val="24"/>
          <w:szCs w:val="24"/>
        </w:rPr>
        <w:t xml:space="preserve"> Zhang, MD, , Rosen </w:t>
      </w:r>
      <w:proofErr w:type="spellStart"/>
      <w:r w:rsidRPr="00CB4500">
        <w:rPr>
          <w:rFonts w:cstheme="minorHAnsi"/>
          <w:sz w:val="24"/>
          <w:szCs w:val="24"/>
        </w:rPr>
        <w:t>Jeong</w:t>
      </w:r>
      <w:proofErr w:type="spellEnd"/>
      <w:r w:rsidRPr="00CB4500">
        <w:rPr>
          <w:rFonts w:cstheme="minorHAnsi"/>
          <w:sz w:val="24"/>
          <w:szCs w:val="24"/>
        </w:rPr>
        <w:t>, B.S, Tong J Gan, MBA, MHS, FRCA, Deborah C Richman, MB, ChB, FFA(SA)</w:t>
      </w:r>
    </w:p>
    <w:p w14:paraId="2BF0C7EF" w14:textId="77777777" w:rsidR="00CB4500" w:rsidRPr="00CB4500" w:rsidRDefault="00CB4500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</w:p>
    <w:p w14:paraId="6D8A9F4E" w14:textId="77777777" w:rsidR="00EE72E2" w:rsidRPr="008368CE" w:rsidRDefault="00EE72E2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</w:p>
    <w:p w14:paraId="7D9EC7DF" w14:textId="256B56CB" w:rsidR="00652CF5" w:rsidRPr="001123F6" w:rsidRDefault="00950538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  <w:r w:rsidRPr="001123F6">
        <w:rPr>
          <w:rFonts w:ascii="Calibri" w:eastAsia="Times New Roman" w:hAnsi="Calibri" w:cs="Calibri"/>
          <w:color w:val="000000"/>
          <w:sz w:val="24"/>
          <w:szCs w:val="24"/>
        </w:rPr>
        <w:t>((</w:t>
      </w:r>
      <w:proofErr w:type="spellStart"/>
      <w:r w:rsidRPr="001123F6">
        <w:rPr>
          <w:rFonts w:ascii="Calibri" w:eastAsia="Times New Roman" w:hAnsi="Calibri" w:cs="Calibri"/>
          <w:color w:val="000000"/>
          <w:sz w:val="24"/>
          <w:szCs w:val="24"/>
        </w:rPr>
        <w:t>fitbit</w:t>
      </w:r>
      <w:proofErr w:type="spellEnd"/>
      <w:r w:rsidRPr="001123F6">
        <w:rPr>
          <w:rFonts w:ascii="Calibri" w:eastAsia="Times New Roman" w:hAnsi="Calibri" w:cs="Calibri"/>
          <w:color w:val="000000"/>
          <w:sz w:val="24"/>
          <w:szCs w:val="24"/>
        </w:rPr>
        <w:t>) OR (wearable device) OR (wearable sensor) OR (pedometer)</w:t>
      </w:r>
      <w:r w:rsidR="00652CF5" w:rsidRPr="001123F6">
        <w:rPr>
          <w:rFonts w:ascii="Calibri" w:eastAsia="Times New Roman" w:hAnsi="Calibri" w:cs="Calibri"/>
          <w:color w:val="000000"/>
          <w:sz w:val="24"/>
          <w:szCs w:val="24"/>
        </w:rPr>
        <w:t xml:space="preserve"> OR (</w:t>
      </w:r>
      <w:r w:rsidR="00652CF5" w:rsidRPr="001123F6">
        <w:rPr>
          <w:color w:val="323130"/>
          <w:sz w:val="24"/>
          <w:szCs w:val="24"/>
          <w:shd w:val="clear" w:color="auto" w:fill="FFFFFF"/>
        </w:rPr>
        <w:t>Garmin)</w:t>
      </w:r>
      <w:r w:rsidRPr="001123F6">
        <w:rPr>
          <w:rFonts w:ascii="Calibri" w:eastAsia="Times New Roman" w:hAnsi="Calibri" w:cs="Calibri"/>
          <w:color w:val="000000"/>
          <w:sz w:val="24"/>
          <w:szCs w:val="24"/>
        </w:rPr>
        <w:t xml:space="preserve">) AND </w:t>
      </w:r>
    </w:p>
    <w:p w14:paraId="5E7CAEE7" w14:textId="19C42033" w:rsidR="00652CF5" w:rsidRPr="001123F6" w:rsidRDefault="00950538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  <w:r w:rsidRPr="001123F6">
        <w:rPr>
          <w:rFonts w:ascii="Calibri" w:eastAsia="Times New Roman" w:hAnsi="Calibri" w:cs="Calibri"/>
          <w:color w:val="000000"/>
          <w:sz w:val="24"/>
          <w:szCs w:val="24"/>
        </w:rPr>
        <w:t>((preop*)</w:t>
      </w:r>
      <w:r w:rsidR="00652CF5" w:rsidRPr="001123F6">
        <w:rPr>
          <w:rFonts w:ascii="Calibri" w:eastAsia="Times New Roman" w:hAnsi="Calibri" w:cs="Calibri"/>
          <w:color w:val="000000"/>
          <w:sz w:val="24"/>
          <w:szCs w:val="24"/>
        </w:rPr>
        <w:t xml:space="preserve"> AND (</w:t>
      </w:r>
      <w:r w:rsidR="00652CF5" w:rsidRPr="001123F6">
        <w:rPr>
          <w:color w:val="323130"/>
          <w:sz w:val="24"/>
          <w:szCs w:val="24"/>
          <w:shd w:val="clear" w:color="auto" w:fill="FFFFFF"/>
        </w:rPr>
        <w:t xml:space="preserve">assessment OR (risk stratification)) </w:t>
      </w:r>
      <w:r w:rsidRPr="001123F6">
        <w:rPr>
          <w:rFonts w:ascii="Calibri" w:eastAsia="Times New Roman" w:hAnsi="Calibri" w:cs="Calibri"/>
          <w:color w:val="000000"/>
          <w:sz w:val="24"/>
          <w:szCs w:val="24"/>
        </w:rPr>
        <w:t xml:space="preserve">OR </w:t>
      </w:r>
    </w:p>
    <w:p w14:paraId="781917D9" w14:textId="77777777" w:rsidR="00652CF5" w:rsidRPr="001123F6" w:rsidRDefault="00950538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  <w:r w:rsidRPr="001123F6">
        <w:rPr>
          <w:rFonts w:ascii="Calibri" w:eastAsia="Times New Roman" w:hAnsi="Calibri" w:cs="Calibri"/>
          <w:color w:val="000000"/>
          <w:sz w:val="24"/>
          <w:szCs w:val="24"/>
        </w:rPr>
        <w:t>(prehabilitation) OR (</w:t>
      </w:r>
      <w:proofErr w:type="spellStart"/>
      <w:r w:rsidRPr="001123F6">
        <w:rPr>
          <w:rFonts w:ascii="Calibri" w:eastAsia="Times New Roman" w:hAnsi="Calibri" w:cs="Calibri"/>
          <w:color w:val="000000"/>
          <w:sz w:val="24"/>
          <w:szCs w:val="24"/>
        </w:rPr>
        <w:t>periop</w:t>
      </w:r>
      <w:proofErr w:type="spellEnd"/>
      <w:r w:rsidRPr="001123F6">
        <w:rPr>
          <w:rFonts w:ascii="Calibri" w:eastAsia="Times New Roman" w:hAnsi="Calibri" w:cs="Calibri"/>
          <w:color w:val="000000"/>
          <w:sz w:val="24"/>
          <w:szCs w:val="24"/>
        </w:rPr>
        <w:t>*)</w:t>
      </w:r>
      <w:r w:rsidR="00652CF5" w:rsidRPr="001123F6">
        <w:rPr>
          <w:rFonts w:ascii="Calibri" w:eastAsia="Times New Roman" w:hAnsi="Calibri" w:cs="Calibri"/>
          <w:color w:val="000000"/>
          <w:sz w:val="24"/>
          <w:szCs w:val="24"/>
        </w:rPr>
        <w:t xml:space="preserve"> OR</w:t>
      </w:r>
    </w:p>
    <w:p w14:paraId="1BD04E90" w14:textId="585B8455" w:rsidR="00950538" w:rsidRPr="001123F6" w:rsidRDefault="00652CF5" w:rsidP="00950538">
      <w:pPr>
        <w:spacing w:after="0" w:line="240" w:lineRule="auto"/>
        <w:textAlignment w:val="baseline"/>
        <w:rPr>
          <w:rFonts w:ascii="Calibri" w:eastAsia="Times New Roman" w:hAnsi="Calibri" w:cs="Calibri"/>
          <w:color w:val="000000"/>
          <w:sz w:val="24"/>
          <w:szCs w:val="24"/>
        </w:rPr>
      </w:pPr>
      <w:r w:rsidRPr="001123F6">
        <w:rPr>
          <w:rFonts w:ascii="Calibri" w:eastAsia="Times New Roman" w:hAnsi="Calibri" w:cs="Calibri"/>
          <w:color w:val="000000"/>
          <w:sz w:val="24"/>
          <w:szCs w:val="24"/>
        </w:rPr>
        <w:t>((postop*) AND (</w:t>
      </w:r>
      <w:r w:rsidR="00505EDD" w:rsidRPr="001123F6">
        <w:rPr>
          <w:rFonts w:ascii="Calibri" w:eastAsia="Times New Roman" w:hAnsi="Calibri" w:cs="Calibri"/>
          <w:color w:val="000000"/>
          <w:sz w:val="24"/>
          <w:szCs w:val="24"/>
        </w:rPr>
        <w:t>(</w:t>
      </w:r>
      <w:r w:rsidRPr="001123F6">
        <w:rPr>
          <w:color w:val="323130"/>
          <w:sz w:val="24"/>
          <w:szCs w:val="24"/>
          <w:shd w:val="clear" w:color="auto" w:fill="FFFFFF"/>
        </w:rPr>
        <w:t>length of stay) OR complications OR readmission</w:t>
      </w:r>
      <w:r w:rsidR="00950538" w:rsidRPr="001123F6">
        <w:rPr>
          <w:rFonts w:ascii="Calibri" w:eastAsia="Times New Roman" w:hAnsi="Calibri" w:cs="Calibri"/>
          <w:color w:val="000000"/>
          <w:sz w:val="24"/>
          <w:szCs w:val="24"/>
        </w:rPr>
        <w:t>)</w:t>
      </w:r>
      <w:r w:rsidRPr="001123F6">
        <w:rPr>
          <w:rFonts w:ascii="Calibri" w:eastAsia="Times New Roman" w:hAnsi="Calibri" w:cs="Calibri"/>
          <w:color w:val="000000"/>
          <w:sz w:val="24"/>
          <w:szCs w:val="24"/>
        </w:rPr>
        <w:t>)</w:t>
      </w:r>
      <w:r w:rsidR="00505EDD" w:rsidRPr="001123F6">
        <w:rPr>
          <w:rFonts w:ascii="Calibri" w:eastAsia="Times New Roman" w:hAnsi="Calibri" w:cs="Calibri"/>
          <w:color w:val="000000"/>
          <w:sz w:val="24"/>
          <w:szCs w:val="24"/>
        </w:rPr>
        <w:t>)</w:t>
      </w:r>
    </w:p>
    <w:p w14:paraId="091D2F14" w14:textId="0A773B2A" w:rsidR="00950538" w:rsidRPr="008368CE" w:rsidRDefault="00950538"/>
    <w:p w14:paraId="1B256019" w14:textId="3C8AD6D0" w:rsidR="00917218" w:rsidRPr="008368CE" w:rsidRDefault="00917218"/>
    <w:tbl>
      <w:tblPr>
        <w:tblW w:w="861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29"/>
        <w:gridCol w:w="1510"/>
        <w:gridCol w:w="1218"/>
        <w:gridCol w:w="1716"/>
        <w:gridCol w:w="2137"/>
      </w:tblGrid>
      <w:tr w:rsidR="00D27A21" w:rsidRPr="008368CE" w14:paraId="07682EC9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A5570A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b/>
                <w:bCs/>
              </w:rPr>
            </w:pPr>
            <w:r w:rsidRPr="008368CE">
              <w:rPr>
                <w:rFonts w:eastAsia="Times New Roman" w:cstheme="minorHAnsi"/>
                <w:b/>
                <w:bCs/>
              </w:rPr>
              <w:t>Study ID</w:t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208F24D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  <w:b/>
                <w:bCs/>
              </w:rPr>
              <w:t>Device type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443B60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b/>
                <w:bCs/>
              </w:rPr>
            </w:pPr>
            <w:r w:rsidRPr="008368CE">
              <w:rPr>
                <w:rFonts w:eastAsia="Times New Roman" w:cstheme="minorHAnsi"/>
                <w:b/>
                <w:bCs/>
              </w:rPr>
              <w:t>Patients without pedometer reading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0A6D60D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b/>
                <w:bCs/>
              </w:rPr>
            </w:pPr>
            <w:r w:rsidRPr="008368CE">
              <w:rPr>
                <w:rFonts w:eastAsia="Times New Roman" w:cstheme="minorHAnsi"/>
                <w:b/>
                <w:bCs/>
              </w:rPr>
              <w:t>Reason for missing pedometer reading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6E7415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  <w:b/>
                <w:bCs/>
              </w:rPr>
            </w:pPr>
            <w:r w:rsidRPr="008368CE">
              <w:rPr>
                <w:rFonts w:eastAsia="Times New Roman"/>
                <w:b/>
                <w:bCs/>
              </w:rPr>
              <w:t>Postoperative ICU admission?</w:t>
            </w:r>
          </w:p>
        </w:tc>
      </w:tr>
      <w:tr w:rsidR="00D27A21" w:rsidRPr="008368CE" w14:paraId="3931E7B7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2D790E3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 xml:space="preserve">Bae 2016 </w:t>
            </w:r>
            <w:r w:rsidRPr="008368CE">
              <w:rPr>
                <w:rFonts w:eastAsia="Times New Roman" w:cstheme="minorHAnsi"/>
              </w:rPr>
              <w:fldChar w:fldCharType="begin"/>
            </w:r>
            <w:r>
              <w:rPr>
                <w:rFonts w:eastAsia="Times New Roman" w:cstheme="minorHAnsi"/>
              </w:rPr>
              <w:instrText xml:space="preserve"> ADDIN EN.CITE &lt;EndNote&gt;&lt;Cite&gt;&lt;Author&gt;Bae&lt;/Author&gt;&lt;Year&gt;2016&lt;/Year&gt;&lt;RecNum&gt;24&lt;/RecNum&gt;&lt;DisplayText&gt;&lt;style face="superscript"&gt;26&lt;/style&gt;&lt;/DisplayText&gt;&lt;record&gt;&lt;rec-number&gt;24&lt;/rec-number&gt;&lt;foreign-keys&gt;&lt;key app="EN" db-id="rt2ztw9f50sarbe2txivfe0jt9axwtpf2a55" timestamp="1638651735"&gt;24&lt;/key&gt;&lt;/foreign-keys&gt;&lt;ref-type name="Conference Proceedings"&gt;10&lt;/ref-type&gt;&lt;contributors&gt;&lt;authors&gt;&lt;author&gt;Bae, S.&lt;/author&gt;&lt;author&gt;Dey, A. K.&lt;/author&gt;&lt;author&gt;Low, C. A.&lt;/author&gt;&lt;/authors&gt;&lt;/contributors&gt;&lt;titles&gt;&lt;title&gt;Using passively collected sedentary behavior to predict hospital readmission | Proceedings of the 2016 ACM International Joint Conference on Pervasive and Ubiquitous Computing&lt;/title&gt;&lt;secondary-title&gt;Proceedings of the 2016 ACM International Joint Conference on Pervasive and Ubiquitous Computing&lt;/secondary-title&gt;&lt;short-title&gt;Using passively collected sedentary behavior to predict hospital readmission | Proceedings of the 2016 ACM International Joint Conference on Pervasive and Ubiquitous Computing&lt;/short-title&gt;&lt;/titles&gt;&lt;pages&gt;616-621&lt;/pages&gt;&lt;dates&gt;&lt;year&gt;2016&lt;/year&gt;&lt;/dates&gt;&lt;pub-location&gt;Heidelberg, Germany&lt;/pub-location&gt;&lt;publisher&gt;Association for Computing MachineryNew YorkNYUnited States&lt;/publisher&gt;&lt;urls&gt;&lt;related-urls&gt;&lt;url&gt;https://dl.acm.org/doi/pdf/10.1145/2971648.2971750&lt;/url&gt;&lt;/related-urls&gt;&lt;/urls&gt;&lt;language&gt;En&lt;/language&gt;&lt;/record&gt;&lt;/Cite&gt;&lt;/EndNote&gt;</w:instrText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6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62DE3352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Fitbit®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63CF59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2(7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1634CA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 xml:space="preserve">Not reported 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7F410B7" w14:textId="77777777" w:rsidR="00D27A21" w:rsidRPr="008368CE" w:rsidRDefault="00D27A21" w:rsidP="00A13399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Excluded duration of ICU stay</w:t>
            </w:r>
          </w:p>
        </w:tc>
      </w:tr>
      <w:tr w:rsidR="00D27A21" w:rsidRPr="008368CE" w14:paraId="5808F62E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9329E7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proofErr w:type="spellStart"/>
            <w:r w:rsidRPr="008368CE">
              <w:rPr>
                <w:rFonts w:eastAsia="Times New Roman" w:cstheme="minorHAnsi"/>
              </w:rPr>
              <w:t>Bille</w:t>
            </w:r>
            <w:proofErr w:type="spellEnd"/>
            <w:r w:rsidRPr="008368CE">
              <w:rPr>
                <w:rFonts w:eastAsia="Times New Roman" w:cstheme="minorHAnsi"/>
              </w:rPr>
              <w:t xml:space="preserve"> 2021 </w:t>
            </w:r>
            <w:r w:rsidRPr="008368CE">
              <w:rPr>
                <w:rFonts w:eastAsia="Times New Roman" w:cstheme="minorHAnsi"/>
              </w:rPr>
              <w:fldChar w:fldCharType="begin"/>
            </w:r>
            <w:r w:rsidRPr="008368CE">
              <w:rPr>
                <w:rFonts w:eastAsia="Times New Roman" w:cstheme="minorHAnsi"/>
              </w:rPr>
              <w:instrText xml:space="preserve"> ADDIN EN.CITE &lt;EndNote&gt;&lt;Cite&gt;&lt;Author&gt;Billé&lt;/Author&gt;&lt;Year&gt;2021&lt;/Year&gt;&lt;RecNum&gt;1128&lt;/RecNum&gt;&lt;DisplayText&gt;&lt;style face="superscript"&gt;12&lt;/style&gt;&lt;/DisplayText&gt;&lt;record&gt;&lt;rec-number&gt;1128&lt;/rec-number&gt;&lt;foreign-keys&gt;&lt;key app="EN" db-id="s9f0rxx5nrxpr6et0d4vspf7sxwe9s0xd5v5" timestamp="1635696827"&gt;1128&lt;/key&gt;&lt;/foreign-keys&gt;&lt;ref-type name="Journal Article"&gt;17&lt;/ref-type&gt;&lt;contributors&gt;&lt;authors&gt;&lt;author&gt;Billé, A.&lt;/author&gt;&lt;author&gt;Buxton, J.&lt;/author&gt;&lt;author&gt;Viviano, A.&lt;/author&gt;&lt;author&gt;Gammon, D.&lt;/author&gt;&lt;author&gt;Veres, L.&lt;/author&gt;&lt;author&gt;Routledge, T.&lt;/author&gt;&lt;author&gt;Harrison-Phipps, K.&lt;/author&gt;&lt;author&gt;Dixon, A.&lt;/author&gt;&lt;author&gt;Minetto, M. A.&lt;/author&gt;&lt;/authors&gt;&lt;/contributors&gt;&lt;auth-address&gt;Guy&amp;apos;s Hospital, London, UK.&amp;#xD;King&amp;apos;s College London Faculty of Life Sciences &amp;amp; Medicine at Guy&amp;apos;s, London, UK.&amp;#xD;University of Turin, Turin, Italy.&lt;/auth-address&gt;&lt;titles&gt;&lt;title&gt;Preoperative Physical Activity Predicts Surgical Outcomes Following Lung Cancer Resection&lt;/title&gt;&lt;secondary-title&gt;Integr Cancer Ther&lt;/secondary-title&gt;&lt;/titles&gt;&lt;periodical&gt;&lt;full-title&gt;Integr Cancer Ther&lt;/full-title&gt;&lt;/periodical&gt;&lt;pages&gt;1534735420975853&lt;/pages&gt;&lt;volume&gt;20&lt;/volume&gt;&lt;edition&gt;2021/04/10&lt;/edition&gt;&lt;keywords&gt;&lt;keyword&gt;daily step&lt;/keyword&gt;&lt;keyword&gt;pedometer&lt;/keyword&gt;&lt;keyword&gt;performance status&lt;/keyword&gt;&lt;keyword&gt;lung cancer&lt;/keyword&gt;&lt;keyword&gt;physical activity&lt;/keyword&gt;&lt;keyword&gt;of interest with respect to the research, authorship, and/or publication of this&lt;/keyword&gt;&lt;keyword&gt;article.&lt;/keyword&gt;&lt;/keywords&gt;&lt;dates&gt;&lt;year&gt;2021&lt;/year&gt;&lt;pub-dates&gt;&lt;date&gt;Jan-Dec&lt;/date&gt;&lt;/pub-dates&gt;&lt;/dates&gt;&lt;isbn&gt;1534-7354 (Print)&amp;#xD;1534-7354&lt;/isbn&gt;&lt;accession-num&gt;33835869&lt;/accession-num&gt;&lt;urls&gt;&lt;/urls&gt;&lt;custom2&gt;PMC8040616&lt;/custom2&gt;&lt;electronic-resource-num&gt;10.1177/1534735420975853&lt;/electronic-resource-num&gt;&lt;remote-database-provider&gt;NLM&lt;/remote-database-provider&gt;&lt;language&gt;eng&lt;/language&gt;&lt;/record&gt;&lt;/Cite&gt;&lt;/EndNote&gt;</w:instrText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8368CE">
              <w:rPr>
                <w:rFonts w:eastAsia="Times New Roman" w:cstheme="minorHAnsi"/>
                <w:noProof/>
                <w:vertAlign w:val="superscript"/>
              </w:rPr>
              <w:t>12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ABB5545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 w:rsidRPr="008368CE">
              <w:rPr>
                <w:rFonts w:eastAsia="Times New Roman"/>
              </w:rPr>
              <w:t>Realalt</w:t>
            </w:r>
            <w:proofErr w:type="spellEnd"/>
            <w:r w:rsidRPr="008368CE">
              <w:rPr>
                <w:rFonts w:eastAsia="Times New Roman"/>
              </w:rPr>
              <w:t>® 3D </w:t>
            </w:r>
            <w:proofErr w:type="spellStart"/>
            <w:r w:rsidRPr="008368CE">
              <w:rPr>
                <w:rFonts w:eastAsia="Times New Roman"/>
              </w:rPr>
              <w:t>TriSport</w:t>
            </w:r>
            <w:proofErr w:type="spellEnd"/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C2DD15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2 (13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A83E22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n-compliance with pedometer use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64471D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</w:tr>
      <w:tr w:rsidR="00D27A21" w:rsidRPr="008368CE" w14:paraId="73AA6A3F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AD93576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proofErr w:type="spellStart"/>
            <w:r w:rsidRPr="008368CE">
              <w:rPr>
                <w:rFonts w:eastAsia="Times New Roman" w:cstheme="minorHAnsi"/>
              </w:rPr>
              <w:t>Daskivich</w:t>
            </w:r>
            <w:proofErr w:type="spellEnd"/>
            <w:r w:rsidRPr="008368CE">
              <w:rPr>
                <w:rFonts w:eastAsia="Times New Roman" w:cstheme="minorHAnsi"/>
              </w:rPr>
              <w:t xml:space="preserve"> 2019 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EYXNraXZpY2g8L0F1dGhvcj48WWVhcj4yMDE5PC9ZZWFy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 </w:instrText>
            </w:r>
            <w:r>
              <w:rPr>
                <w:rFonts w:eastAsia="Times New Roman" w:cstheme="minorHAnsi"/>
              </w:rPr>
              <w:fldChar w:fldCharType="begin">
                <w:fldData xml:space="preserve">PEVuZE5vdGU+PENpdGU+PEF1dGhvcj5EYXNraXZpY2g8L0F1dGhvcj48WWVhcj4yMDE5PC9ZZWFy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.DATA </w:instrText>
            </w:r>
            <w:r>
              <w:rPr>
                <w:rFonts w:eastAsia="Times New Roman" w:cstheme="minorHAnsi"/>
              </w:rPr>
            </w:r>
            <w:r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0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9E4E3DC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Fitbit® Charge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06294A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5 (13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06AE8D5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Device loss or issue with data capture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72EAE7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Excluded</w:t>
            </w:r>
          </w:p>
        </w:tc>
      </w:tr>
      <w:tr w:rsidR="00D27A21" w:rsidRPr="008368CE" w14:paraId="333E47A8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BADF6B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Engel 2021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FbmdlbDwvQXV0aG9yPjxZZWFyPjIwMjE8L1llYXI+PFJl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eastAsia="Times New Roman" w:cstheme="minorHAnsi"/>
              </w:rPr>
              <w:instrText xml:space="preserve"> ADDIN EN.CITE </w:instrText>
            </w:r>
            <w:r>
              <w:rPr>
                <w:rFonts w:eastAsia="Times New Roman" w:cstheme="minorHAnsi"/>
              </w:rPr>
              <w:fldChar w:fldCharType="begin">
                <w:fldData xml:space="preserve">PEVuZE5vdGU+PENpdGU+PEF1dGhvcj5FbmdlbDwvQXV0aG9yPjxZZWFyPjIwMjE8L1llYXI+PFJl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eastAsia="Times New Roman" w:cstheme="minorHAnsi"/>
              </w:rPr>
              <w:instrText xml:space="preserve"> ADDIN EN.CITE.DATA </w:instrText>
            </w:r>
            <w:r>
              <w:rPr>
                <w:rFonts w:eastAsia="Times New Roman" w:cstheme="minorHAnsi"/>
              </w:rPr>
            </w:r>
            <w:r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8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7B19FD16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Polar® A300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0F2084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9 (9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5F349A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Inconsistent pedometer use, low battery, loss of the pedometer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971F12E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</w:tr>
      <w:tr w:rsidR="00D27A21" w:rsidRPr="008368CE" w14:paraId="6A4E9A7D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74FB89E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/>
              </w:rPr>
              <w:t xml:space="preserve">Esteban 2017 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Fc3RlYmFuPC9BdXRob3I+PFllYXI+MjAxNzwvWWVhcj48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Fc3RlYmFuPC9BdXRob3I+PFllYXI+MjAxNzwvWWVhcj48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16</w:t>
            </w:r>
            <w:r w:rsidRPr="008368CE">
              <w:rPr>
                <w:rFonts w:eastAsia="Times New Roman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86A7544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Omron HJ-720 T-E2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2192E3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0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0CD87F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/a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DA454B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  <w:p w14:paraId="69A1412F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D27A21" w:rsidRPr="008368CE" w14:paraId="678D9A60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4899542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 xml:space="preserve">Hedrick 2020 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IZWRyaWNrPC9BdXRob3I+PFllYXI+MjAyMDwvWWVhcj48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IZWRyaWNrPC9BdXRob3I+PFllYXI+MjAyMDwvWWVhcj48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13</w:t>
            </w:r>
            <w:r w:rsidRPr="008368CE">
              <w:rPr>
                <w:rFonts w:eastAsia="Times New Roman"/>
              </w:rPr>
              <w:fldChar w:fldCharType="end"/>
            </w:r>
          </w:p>
          <w:p w14:paraId="0D2FFBBE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 xml:space="preserve">Kane 2020 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LYW5lPC9BdXRob3I+PFllYXI+MjAyMDwvWWVhcj48UmVj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 </w:instrText>
            </w:r>
            <w:r>
              <w:rPr>
                <w:rFonts w:eastAsia="Times New Roman" w:cstheme="minorHAnsi"/>
              </w:rPr>
              <w:fldChar w:fldCharType="begin">
                <w:fldData xml:space="preserve">PEVuZE5vdGU+PENpdGU+PEF1dGhvcj5LYW5lPC9BdXRob3I+PFllYXI+MjAyMDwvWWVhcj48UmVj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.DATA </w:instrText>
            </w:r>
            <w:r>
              <w:rPr>
                <w:rFonts w:eastAsia="Times New Roman" w:cstheme="minorHAnsi"/>
              </w:rPr>
            </w:r>
            <w:r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7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4D957AF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Fitbit® Charge 2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0575C5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7 (7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983CBF3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Technical problems or device loss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0340AC3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</w:tr>
      <w:tr w:rsidR="00D27A21" w:rsidRPr="008368CE" w14:paraId="69510036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685647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proofErr w:type="spellStart"/>
            <w:r w:rsidRPr="008368CE">
              <w:rPr>
                <w:rFonts w:eastAsia="Times New Roman" w:cstheme="minorHAnsi"/>
              </w:rPr>
              <w:t>Khetrapal</w:t>
            </w:r>
            <w:proofErr w:type="spellEnd"/>
            <w:r w:rsidRPr="008368CE">
              <w:rPr>
                <w:rFonts w:eastAsia="Times New Roman" w:cstheme="minorHAnsi"/>
              </w:rPr>
              <w:t xml:space="preserve"> 2020 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LaGV0cmFwYWw8L0F1dGhvcj48WWVhcj4yMDIwPC9ZZWFy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</w:fldData>
              </w:fldChar>
            </w:r>
            <w:r w:rsidRPr="008368CE">
              <w:rPr>
                <w:rFonts w:eastAsia="Times New Roman" w:cstheme="minorHAnsi"/>
              </w:rPr>
              <w:instrText xml:space="preserve"> ADDIN EN.CITE </w:instrTex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LaGV0cmFwYWw8L0F1dGhvcj48WWVhcj4yMDIwPC9ZZWFy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</w:fldData>
              </w:fldChar>
            </w:r>
            <w:r w:rsidRPr="008368CE">
              <w:rPr>
                <w:rFonts w:eastAsia="Times New Roman" w:cstheme="minorHAnsi"/>
              </w:rPr>
              <w:instrText xml:space="preserve"> ADDIN EN.CITE.DATA </w:instrText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8368CE">
              <w:rPr>
                <w:rFonts w:eastAsia="Times New Roman" w:cstheme="minorHAnsi"/>
                <w:noProof/>
                <w:vertAlign w:val="superscript"/>
              </w:rPr>
              <w:t>17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3C2BE41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09A300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Not reported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BEF33F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reported</w:t>
            </w:r>
          </w:p>
          <w:p w14:paraId="7D866CDC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90B1DDF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  <w:p w14:paraId="2A85C7DC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D27A21" w:rsidRPr="008368CE" w14:paraId="038A4C72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8207C8" w14:textId="77777777" w:rsidR="00D27A21" w:rsidRPr="008368CE" w:rsidRDefault="00D27A21" w:rsidP="00A13399">
            <w:pPr>
              <w:spacing w:line="240" w:lineRule="auto"/>
              <w:jc w:val="center"/>
              <w:rPr>
                <w:rFonts w:ascii="Calibri" w:eastAsia="Calibri" w:hAnsi="Calibri" w:cs="Calibri"/>
              </w:rPr>
            </w:pPr>
            <w:proofErr w:type="spellStart"/>
            <w:r w:rsidRPr="008368CE">
              <w:rPr>
                <w:rFonts w:ascii="Calibri" w:eastAsia="Calibri" w:hAnsi="Calibri" w:cs="Calibri"/>
                <w:color w:val="000000" w:themeColor="text1"/>
              </w:rPr>
              <w:lastRenderedPageBreak/>
              <w:t>Kizlcik</w:t>
            </w:r>
            <w:proofErr w:type="spellEnd"/>
            <w:r w:rsidRPr="008368CE">
              <w:rPr>
                <w:rFonts w:ascii="Calibri" w:eastAsia="Calibri" w:hAnsi="Calibri" w:cs="Calibri"/>
                <w:color w:val="000000" w:themeColor="text1"/>
              </w:rPr>
              <w:t xml:space="preserve"> </w:t>
            </w:r>
            <w:proofErr w:type="spellStart"/>
            <w:r w:rsidRPr="008368CE">
              <w:rPr>
                <w:rFonts w:ascii="Calibri" w:eastAsia="Calibri" w:hAnsi="Calibri" w:cs="Calibri"/>
                <w:color w:val="000000" w:themeColor="text1"/>
              </w:rPr>
              <w:t>Özkan</w:t>
            </w:r>
            <w:proofErr w:type="spellEnd"/>
            <w:r w:rsidRPr="008368CE">
              <w:rPr>
                <w:rFonts w:ascii="Calibri" w:eastAsia="Calibri" w:hAnsi="Calibri" w:cs="Calibri"/>
                <w:color w:val="000000" w:themeColor="text1"/>
              </w:rPr>
              <w:t xml:space="preserve"> 2022</w:t>
            </w:r>
            <w:r w:rsidRPr="008368CE">
              <w:fldChar w:fldCharType="begin"/>
            </w:r>
            <w:r>
              <w:instrText xml:space="preserve"> ADDIN EN.CITE &lt;EndNote&gt;&lt;Cite&gt;&lt;Author&gt;Kizilcik Özkan&lt;/Author&gt;&lt;Year&gt;2022&lt;/Year&gt;&lt;RecNum&gt;1267&lt;/RecNum&gt;&lt;DisplayText&gt;&lt;style face="superscript"&gt;23&lt;/style&gt;&lt;/DisplayText&gt;&lt;record&gt;&lt;rec-number&gt;1267&lt;/rec-number&gt;&lt;foreign-keys&gt;&lt;key app="EN" db-id="s9f0rxx5nrxpr6et0d4vspf7sxwe9s0xd5v5" timestamp="1660684922"&gt;1267&lt;/key&gt;&lt;/foreign-keys&gt;&lt;ref-type name="Journal Article"&gt;17&lt;/ref-type&gt;&lt;contributors&gt;&lt;authors&gt;&lt;author&gt;Kizilcik Özkan, Zeynep &lt;/author&gt;&lt;author&gt;&lt;style face="normal" font="default" charset="238" size="100%"&gt;G&lt;/style&gt;&lt;style face="normal" font="default" size="100%"&gt;okce Isikil&lt;/style&gt;&lt;style face="normal" font="default" charset="238" size="100%"&gt;, &lt;/style&gt;&lt;style face="normal" font="default" size="100%"&gt;Ay&lt;/style&gt;&lt;style face="normal" font="default" charset="238" size="100%"&gt;şe &lt;/style&gt;&lt;/author&gt;&lt;author&gt;&lt;style face="normal" font="default" size="100%"&gt;Ünver, &lt;/style&gt;&lt;style face="normal" font="default" charset="238" size="100%"&gt;Seher &lt;/style&gt;&lt;/author&gt;&lt;author&gt;&lt;style face="normal" font="default" charset="238" size="100%"&gt;Y&lt;/style&gt;&lt;style face="normal" font="default" size="100%"&gt;anik, Fazl&lt;/style&gt;&lt;style face="normal" font="default" charset="238" size="100%"&gt;ı &lt;/style&gt;&lt;/author&gt;&lt;/authors&gt;&lt;/contributors&gt;&lt;titles&gt;&lt;title&gt;The Effect of Postoperative Mobilization with a Pedometer on Pulmonary Functions and Length of Postoperative Hospital Stay in Patients Undergoing Lung Resection: Cross-Sectional Study&lt;/title&gt;&lt;secondary-title&gt;Arch Lung&lt;/secondary-title&gt;&lt;/titles&gt;&lt;periodical&gt;&lt;full-title&gt;Arch Lung&lt;/full-title&gt;&lt;/periodical&gt;&lt;pages&gt;15-23&lt;/pages&gt;&lt;volume&gt;21&lt;/volume&gt;&lt;number&gt;1&lt;/number&gt;&lt;dates&gt;&lt;year&gt;2022&lt;/year&gt;&lt;/dates&gt;&lt;urls&gt;&lt;/urls&gt;&lt;electronic-resource-num&gt;10.5336/archlung.2021-87520&lt;/electronic-resource-num&gt;&lt;/record&gt;&lt;/Cite&gt;&lt;/EndNote&gt;</w:instrText>
            </w:r>
            <w:r w:rsidRPr="008368CE">
              <w:fldChar w:fldCharType="separate"/>
            </w:r>
            <w:r w:rsidRPr="00953201">
              <w:rPr>
                <w:noProof/>
                <w:vertAlign w:val="superscript"/>
              </w:rPr>
              <w:t>23</w:t>
            </w:r>
            <w:r w:rsidRPr="008368CE"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E7180A4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TNV PM 2000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360C628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0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9EB750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/a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DEB362E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Excluded if ICU stay &gt; 24 hours</w:t>
            </w:r>
          </w:p>
        </w:tc>
      </w:tr>
      <w:tr w:rsidR="00D27A21" w:rsidRPr="008368CE" w14:paraId="773B4B1A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A35AB2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/>
              </w:rPr>
              <w:t xml:space="preserve">Low 2018 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Mb3c8L0F1dGhvcj48WWVhcj4yMDE4PC9ZZWFyPjxSZWNO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Mb3c8L0F1dGhvcj48WWVhcj4yMDE4PC9ZZWFyPjxSZWNO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25</w:t>
            </w:r>
            <w:r w:rsidRPr="008368CE">
              <w:rPr>
                <w:rFonts w:eastAsia="Times New Roman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74DB6216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Fitbit® Flex or Charge devices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4ED6E9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0 (14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97784B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evice failure, technical issue with data syncing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EEB250" w14:textId="77777777" w:rsidR="00D27A21" w:rsidRPr="008368CE" w:rsidRDefault="00D27A21" w:rsidP="00A13399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Excluded duration of ICU stay</w:t>
            </w:r>
          </w:p>
        </w:tc>
      </w:tr>
      <w:tr w:rsidR="00D27A21" w:rsidRPr="008368CE" w14:paraId="59687475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BD0C72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/>
              </w:rPr>
              <w:t xml:space="preserve">Nakajima 2020 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OYWthamltYTwvQXV0aG9yPjxZZWFyPjIwMjA8L1llYXI+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OYWthamltYTwvQXV0aG9yPjxZZWFyPjIwMjA8L1llYXI+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14</w:t>
            </w:r>
            <w:r w:rsidRPr="008368CE">
              <w:rPr>
                <w:rFonts w:eastAsia="Times New Roman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7934FC0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 w:rsidRPr="008368CE">
              <w:rPr>
                <w:rFonts w:eastAsia="Times New Roman"/>
              </w:rPr>
              <w:t>Kenz</w:t>
            </w:r>
            <w:proofErr w:type="spellEnd"/>
            <w:r w:rsidRPr="008368CE">
              <w:rPr>
                <w:rFonts w:eastAsia="Times New Roman"/>
              </w:rPr>
              <w:t> </w:t>
            </w:r>
            <w:proofErr w:type="spellStart"/>
            <w:r w:rsidRPr="008368CE">
              <w:rPr>
                <w:rFonts w:eastAsia="Times New Roman"/>
              </w:rPr>
              <w:t>Lifecorder</w:t>
            </w:r>
            <w:proofErr w:type="spellEnd"/>
            <w:r w:rsidRPr="008368CE">
              <w:rPr>
                <w:rFonts w:eastAsia="Times New Roman"/>
              </w:rPr>
              <w:t>® GS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674686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5 (14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09715A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reported</w:t>
            </w:r>
          </w:p>
          <w:p w14:paraId="274E481D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313FC7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</w:tr>
      <w:tr w:rsidR="00D27A21" w:rsidRPr="008368CE" w14:paraId="5A00ED41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488B11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proofErr w:type="spellStart"/>
            <w:r w:rsidRPr="008368CE">
              <w:rPr>
                <w:rFonts w:eastAsia="Times New Roman" w:cstheme="minorHAnsi"/>
              </w:rPr>
              <w:t>Nevo</w:t>
            </w:r>
            <w:proofErr w:type="spellEnd"/>
            <w:r w:rsidRPr="008368CE">
              <w:rPr>
                <w:rFonts w:eastAsia="Times New Roman" w:cstheme="minorHAnsi"/>
              </w:rPr>
              <w:t xml:space="preserve"> 2021</w:t>
            </w:r>
            <w:r w:rsidRPr="008368CE">
              <w:rPr>
                <w:rFonts w:eastAsia="Times New Roman" w:cstheme="minorHAnsi"/>
              </w:rPr>
              <w:fldChar w:fldCharType="begin"/>
            </w:r>
            <w:r>
              <w:rPr>
                <w:rFonts w:eastAsia="Times New Roman" w:cstheme="minorHAnsi"/>
              </w:rPr>
              <w:instrText xml:space="preserve"> ADDIN EN.CITE &lt;EndNote&gt;&lt;Cite&gt;&lt;Author&gt;Nevo&lt;/Author&gt;&lt;Year&gt;2021&lt;/Year&gt;&lt;RecNum&gt;1226&lt;/RecNum&gt;&lt;DisplayText&gt;&lt;style face="superscript"&gt;21&lt;/style&gt;&lt;/DisplayText&gt;&lt;record&gt;&lt;rec-number&gt;1226&lt;/rec-number&gt;&lt;foreign-keys&gt;&lt;key app="EN" db-id="s9f0rxx5nrxpr6et0d4vspf7sxwe9s0xd5v5" timestamp="1635696827"&gt;1226&lt;/key&gt;&lt;/foreign-keys&gt;&lt;ref-type name="Journal Article"&gt;17&lt;/ref-type&gt;&lt;contributors&gt;&lt;authors&gt;&lt;author&gt;Nevo, Y.&lt;/author&gt;&lt;author&gt;Shaltiel, T.&lt;/author&gt;&lt;author&gt;Constantini, N.&lt;/author&gt;&lt;author&gt;Rosin, D.&lt;/author&gt;&lt;author&gt;Gutman, M.&lt;/author&gt;&lt;author&gt;Zmora, O.&lt;/author&gt;&lt;author&gt;Nevler, A.&lt;/author&gt;&lt;/authors&gt;&lt;/contributors&gt;&lt;auth-address&gt;Department of General Surgery (Surgery B), Chaim Sheba Medical Center, Tel-Aviv University, Tel Hashomer, Israel.&amp;#xD;Division of General Surgery, 36632Rabin Medical Center, Petah Tikva, Israel.&amp;#xD;Sports Medicine Center, Department of Orthopedic Surgery, Hadassah Medical Center, Hebrew University, Jerusalem, Israel.&amp;#xD;Division of General Surgery, 37256Assaf Harofeh Medical Center, Zerifin, Israel.&lt;/auth-address&gt;&lt;titles&gt;&lt;title&gt;Activity Tracking After Surgery: Does It Correlate With Postoperative Complications?&lt;/title&gt;&lt;secondary-title&gt;Am Surg&lt;/secondary-title&gt;&lt;/titles&gt;&lt;periodical&gt;&lt;full-title&gt;Am Surg&lt;/full-title&gt;&lt;/periodical&gt;&lt;pages&gt;3134820988818&lt;/pages&gt;&lt;edition&gt;2021/02/02&lt;/edition&gt;&lt;keywords&gt;&lt;keyword&gt;enhanced recovery programs after surgery&lt;/keyword&gt;&lt;keyword&gt;general surgery&lt;/keyword&gt;&lt;keyword&gt;surgical quality&lt;/keyword&gt;&lt;/keywords&gt;&lt;dates&gt;&lt;year&gt;2021&lt;/year&gt;&lt;pub-dates&gt;&lt;date&gt;Jan 30&lt;/date&gt;&lt;/pub-dates&gt;&lt;/dates&gt;&lt;isbn&gt;0003-1348&lt;/isbn&gt;&lt;accession-num&gt;33522277&lt;/accession-num&gt;&lt;urls&gt;&lt;/urls&gt;&lt;electronic-resource-num&gt;10.1177/0003134820988818&lt;/electronic-resource-num&gt;&lt;remote-database-provider&gt;NLM&lt;/remote-database-provider&gt;&lt;language&gt;eng&lt;/language&gt;&lt;/record&gt;&lt;/Cite&gt;&lt;/EndNote&gt;</w:instrText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1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550BD2F5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 w:rsidRPr="008368CE">
              <w:rPr>
                <w:rFonts w:eastAsia="Times New Roman"/>
              </w:rPr>
              <w:t>Tractivity</w:t>
            </w:r>
            <w:proofErr w:type="spellEnd"/>
            <w:r w:rsidRPr="008368CE">
              <w:rPr>
                <w:rFonts w:eastAsia="Times New Roman"/>
              </w:rPr>
              <w:t xml:space="preserve"> </w:t>
            </w:r>
            <w:r w:rsidRPr="008368CE">
              <w:rPr>
                <w:rFonts w:eastAsia="Times New Roman"/>
                <w:color w:val="000000" w:themeColor="text1"/>
                <w:vertAlign w:val="superscript"/>
              </w:rPr>
              <w:t>TM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1A8DB4B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6 (6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F1A15E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color w:val="000000" w:themeColor="text1"/>
              </w:rPr>
            </w:pPr>
            <w:r w:rsidRPr="008368CE">
              <w:rPr>
                <w:rFonts w:eastAsia="Times New Roman" w:cstheme="minorHAnsi"/>
                <w:color w:val="000000" w:themeColor="text1"/>
              </w:rPr>
              <w:t xml:space="preserve">4 misplaced pedometers </w:t>
            </w:r>
          </w:p>
          <w:p w14:paraId="21C853D0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cstheme="minorHAnsi"/>
                <w:color w:val="000000" w:themeColor="text1"/>
              </w:rPr>
              <w:t>2 technical issues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44230A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8368CE">
              <w:rPr>
                <w:rFonts w:eastAsia="Times New Roman"/>
                <w:color w:val="000000" w:themeColor="text1"/>
              </w:rPr>
              <w:t>Not specified</w:t>
            </w:r>
          </w:p>
        </w:tc>
      </w:tr>
      <w:tr w:rsidR="00D27A21" w:rsidRPr="008368CE" w14:paraId="68C19782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09AC069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/>
              </w:rPr>
              <w:t>Reed 2021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SZWVkPC9BdXRob3I+PFllYXI+MjAyMTwvWWVhcj48UmVj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SZWVkPC9BdXRob3I+PFllYXI+MjAyMTwvWWVhcj48UmVj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19</w:t>
            </w:r>
            <w:r w:rsidRPr="008368CE">
              <w:rPr>
                <w:rFonts w:eastAsia="Times New Roman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7BD46843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 w:rsidRPr="008368CE">
              <w:rPr>
                <w:rFonts w:eastAsia="Times New Roman"/>
              </w:rPr>
              <w:t>FitBit</w:t>
            </w:r>
            <w:proofErr w:type="spellEnd"/>
            <w:r w:rsidRPr="008368CE">
              <w:rPr>
                <w:rFonts w:eastAsia="Times New Roman"/>
              </w:rPr>
              <w:t>® Flex pinned to the hospital gown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B0D6BE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31 (12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2AE901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Technical issue and non-compliance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3984C2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8368CE">
              <w:rPr>
                <w:rFonts w:eastAsia="Times New Roman"/>
                <w:color w:val="000000" w:themeColor="text1"/>
              </w:rPr>
              <w:t>Not specified</w:t>
            </w:r>
          </w:p>
          <w:p w14:paraId="47A6E590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D27A21" w:rsidRPr="008368CE" w14:paraId="7109B34C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DE3A07" w14:textId="77777777" w:rsidR="00D27A21" w:rsidRPr="008368CE" w:rsidRDefault="00D27A21" w:rsidP="00A13399">
            <w:pPr>
              <w:spacing w:line="240" w:lineRule="auto"/>
              <w:jc w:val="center"/>
              <w:rPr>
                <w:rFonts w:ascii="Calibri" w:eastAsia="Calibri" w:hAnsi="Calibri" w:cs="Calibri"/>
                <w:color w:val="000000" w:themeColor="text1"/>
                <w:sz w:val="24"/>
                <w:szCs w:val="24"/>
              </w:rPr>
            </w:pPr>
            <w:r w:rsidRPr="008368CE">
              <w:rPr>
                <w:rFonts w:ascii="Calibri" w:eastAsia="Calibri" w:hAnsi="Calibri" w:cs="Calibri"/>
                <w:color w:val="000000" w:themeColor="text1"/>
                <w:sz w:val="24"/>
                <w:szCs w:val="24"/>
              </w:rPr>
              <w:t>Richards 2020</w:t>
            </w:r>
            <w:r w:rsidRPr="008368CE">
              <w:rPr>
                <w:rFonts w:ascii="Calibri" w:eastAsia="Calibri" w:hAnsi="Calibri" w:cs="Calibri"/>
                <w:color w:val="000000" w:themeColor="text1"/>
              </w:rPr>
              <w:t xml:space="preserve"> </w:t>
            </w:r>
            <w:r w:rsidRPr="008368CE">
              <w:rPr>
                <w:rFonts w:ascii="Calibri" w:eastAsia="Times New Roman" w:hAnsi="Calibri" w:cs="Calibri"/>
                <w:color w:val="000000" w:themeColor="text1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 w:themeColor="text1"/>
              </w:rPr>
              <w:instrText xml:space="preserve"> ADDIN EN.CITE &lt;EndNote&gt;&lt;Cite&gt;&lt;Author&gt;Richards&lt;/Author&gt;&lt;Year&gt;2020&lt;/Year&gt;&lt;RecNum&gt;1260&lt;/RecNum&gt;&lt;DisplayText&gt;&lt;style face="superscript"&gt;15&lt;/style&gt;&lt;/DisplayText&gt;&lt;record&gt;&lt;rec-number&gt;1260&lt;/rec-number&gt;&lt;foreign-keys&gt;&lt;key app="EN" db-id="s9f0rxx5nrxpr6et0d4vspf7sxwe9s0xd5v5" timestamp="1660684523"&gt;1260&lt;/key&gt;&lt;/foreign-keys&gt;&lt;ref-type name="Journal Article"&gt;17&lt;/ref-type&gt;&lt;contributors&gt;&lt;authors&gt;&lt;author&gt;Richards, S. J. G.&lt;/author&gt;&lt;author&gt;Jerram, P. M.&lt;/author&gt;&lt;author&gt;Brett, C.&lt;/author&gt;&lt;author&gt;Falloon, M.&lt;/author&gt;&lt;author&gt;Frizelle, F. A.&lt;/author&gt;&lt;/authors&gt;&lt;/contributors&gt;&lt;auth-address&gt;Christchurch Public Hospital, University of Otago, Christchurch, New Zealand. GRID: grid.414299.3. ISNI: 0000 0004 0614 1349&amp;#xD;Department of Anaesthesia, Christchurch Public Hospital, University of Otago, Christchurch, New Zealand. GRID: grid.414299.3. ISNI: 0000 0004 0614 1349&lt;/auth-address&gt;&lt;titles&gt;&lt;title&gt;The association between low pre-operative step count and adverse post-operative outcomes in older patients undergoing colorectal cancer surgery&lt;/title&gt;&lt;secondary-title&gt;Perioper Med (Lond)&lt;/secondary-title&gt;&lt;/titles&gt;&lt;periodical&gt;&lt;full-title&gt;Perioper Med (Lond)&lt;/full-title&gt;&lt;/periodical&gt;&lt;pages&gt;20&lt;/pages&gt;&lt;volume&gt;9&lt;/volume&gt;&lt;edition&gt;2020/07/07&lt;/edition&gt;&lt;keywords&gt;&lt;keyword&gt;Complications, Post-operative outcomes, Step-count&lt;/keyword&gt;&lt;keyword&gt;Frail&lt;/keyword&gt;&lt;keyword&gt;Pre-operative&lt;/keyword&gt;&lt;/keywords&gt;&lt;dates&gt;&lt;year&gt;2020&lt;/year&gt;&lt;/dates&gt;&lt;isbn&gt;2047-0525 (Print)&amp;#xD;2047-0525&lt;/isbn&gt;&lt;accession-num&gt;32626573&lt;/accession-num&gt;&lt;urls&gt;&lt;/urls&gt;&lt;custom2&gt;PMC7330986&lt;/custom2&gt;&lt;electronic-resource-num&gt;10.1186/s13741-020-00150-8&lt;/electronic-resource-num&gt;&lt;remote-database-provider&gt;NLM&lt;/remote-database-provider&gt;&lt;language&gt;eng&lt;/language&gt;&lt;/record&gt;&lt;/Cite&gt;&lt;/EndNote&gt;</w:instrText>
            </w:r>
            <w:r w:rsidRPr="008368CE">
              <w:rPr>
                <w:rFonts w:ascii="Calibri" w:eastAsia="Times New Roman" w:hAnsi="Calibri" w:cs="Calibri"/>
                <w:color w:val="000000" w:themeColor="text1"/>
              </w:rPr>
              <w:fldChar w:fldCharType="separate"/>
            </w:r>
            <w:r w:rsidRPr="00953201">
              <w:rPr>
                <w:rFonts w:ascii="Calibri" w:eastAsia="Times New Roman" w:hAnsi="Calibri" w:cs="Calibri"/>
                <w:noProof/>
                <w:color w:val="000000" w:themeColor="text1"/>
                <w:vertAlign w:val="superscript"/>
              </w:rPr>
              <w:t>15</w:t>
            </w:r>
            <w:r w:rsidRPr="008368CE">
              <w:rPr>
                <w:rFonts w:ascii="Calibri" w:eastAsia="Times New Roman" w:hAnsi="Calibri" w:cs="Calibri"/>
                <w:color w:val="000000" w:themeColor="text1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19651CA6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 xml:space="preserve">Garmin </w:t>
            </w:r>
            <w:proofErr w:type="spellStart"/>
            <w:r w:rsidRPr="008368CE">
              <w:rPr>
                <w:rFonts w:eastAsia="Times New Roman"/>
              </w:rPr>
              <w:t>vívofit</w:t>
            </w:r>
            <w:proofErr w:type="spellEnd"/>
            <w:r w:rsidRPr="008368CE">
              <w:rPr>
                <w:rFonts w:eastAsia="Times New Roman"/>
              </w:rPr>
              <w:t>®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708DAAE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0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BA1EE7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/a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44047A7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  <w:color w:val="000000" w:themeColor="text1"/>
              </w:rPr>
            </w:pPr>
            <w:r w:rsidRPr="008368CE">
              <w:rPr>
                <w:rFonts w:eastAsia="Times New Roman"/>
                <w:color w:val="000000" w:themeColor="text1"/>
              </w:rPr>
              <w:t>Included</w:t>
            </w:r>
          </w:p>
        </w:tc>
      </w:tr>
      <w:tr w:rsidR="00D27A21" w:rsidRPr="008368CE" w14:paraId="67EE2C77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305E73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Rossi 2021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Sb3NzaTwvQXV0aG9yPjxZZWFyPjIwMjE8L1llYXI+PFJl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eastAsia="Times New Roman" w:cstheme="minorHAnsi"/>
              </w:rPr>
              <w:instrText xml:space="preserve"> ADDIN EN.CITE </w:instrText>
            </w:r>
            <w:r>
              <w:rPr>
                <w:rFonts w:eastAsia="Times New Roman" w:cstheme="minorHAnsi"/>
              </w:rPr>
              <w:fldChar w:fldCharType="begin">
                <w:fldData xml:space="preserve">PEVuZE5vdGU+PENpdGU+PEF1dGhvcj5Sb3NzaTwvQXV0aG9yPjxZZWFyPjIwMjE8L1llYXI+PFJl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eastAsia="Times New Roman" w:cstheme="minorHAnsi"/>
              </w:rPr>
              <w:instrText xml:space="preserve"> ADDIN EN.CITE.DATA </w:instrText>
            </w:r>
            <w:r>
              <w:rPr>
                <w:rFonts w:eastAsia="Times New Roman" w:cstheme="minorHAnsi"/>
              </w:rPr>
            </w:r>
            <w:r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9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06A434BA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 w:rsidRPr="008368CE">
              <w:rPr>
                <w:rFonts w:eastAsia="Times New Roman"/>
              </w:rPr>
              <w:t>VivoFit</w:t>
            </w:r>
            <w:proofErr w:type="spellEnd"/>
            <w:r w:rsidRPr="008368CE">
              <w:rPr>
                <w:rFonts w:eastAsia="Times New Roman"/>
              </w:rPr>
              <w:t>®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48779F7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12 (23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5EF3FD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reported</w:t>
            </w:r>
          </w:p>
          <w:p w14:paraId="21C30309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5826BE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  <w:p w14:paraId="3DD322E3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</w:p>
        </w:tc>
      </w:tr>
      <w:tr w:rsidR="00D27A21" w:rsidRPr="008368CE" w14:paraId="518D5AEC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2CAE71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proofErr w:type="spellStart"/>
            <w:r w:rsidRPr="008368CE">
              <w:rPr>
                <w:rFonts w:eastAsia="Times New Roman"/>
              </w:rPr>
              <w:t>Wolk</w:t>
            </w:r>
            <w:proofErr w:type="spellEnd"/>
            <w:r w:rsidRPr="008368CE">
              <w:rPr>
                <w:rFonts w:eastAsia="Times New Roman"/>
              </w:rPr>
              <w:t xml:space="preserve"> 2019 </w:t>
            </w:r>
            <w:r w:rsidRPr="008368CE">
              <w:rPr>
                <w:rFonts w:eastAsia="Times New Roman"/>
              </w:rPr>
              <w:fldChar w:fldCharType="begin">
                <w:fldData xml:space="preserve">PEVuZE5vdGU+PENpdGU+PEF1dGhvcj5Xb2xrPC9BdXRob3I+PFllYXI+MjAxOTwvWWVhcj48UmVj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eastAsia="Times New Roman"/>
              </w:rPr>
              <w:instrText xml:space="preserve"> ADDIN EN.CITE </w:instrText>
            </w:r>
            <w:r>
              <w:rPr>
                <w:rFonts w:eastAsia="Times New Roman"/>
              </w:rPr>
              <w:fldChar w:fldCharType="begin">
                <w:fldData xml:space="preserve">PEVuZE5vdGU+PENpdGU+PEF1dGhvcj5Xb2xrPC9BdXRob3I+PFllYXI+MjAxOTwvWWVhcj48UmVj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 w:rsidRPr="008368CE">
              <w:rPr>
                <w:rFonts w:eastAsia="Times New Roman"/>
              </w:rPr>
            </w:r>
            <w:r w:rsidRPr="008368CE">
              <w:rPr>
                <w:rFonts w:eastAsia="Times New Roman"/>
              </w:rPr>
              <w:fldChar w:fldCharType="separate"/>
            </w:r>
            <w:r w:rsidRPr="00953201">
              <w:rPr>
                <w:rFonts w:eastAsia="Times New Roman"/>
                <w:noProof/>
                <w:vertAlign w:val="superscript"/>
              </w:rPr>
              <w:t>18</w:t>
            </w:r>
            <w:r w:rsidRPr="008368CE">
              <w:rPr>
                <w:rFonts w:eastAsia="Times New Roman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82CFD64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Polar® Loop activity tracker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01C517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4(3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BF2BC14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Technical issue with the tracker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A2611FF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Excluded if ICU stay &gt; 48 hours</w:t>
            </w:r>
          </w:p>
        </w:tc>
      </w:tr>
      <w:tr w:rsidR="00D27A21" w:rsidRPr="008368CE" w14:paraId="7FCE25DC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E5F02B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 xml:space="preserve">Wu 2019 </w:t>
            </w:r>
            <w:r w:rsidRPr="008368CE">
              <w:rPr>
                <w:rFonts w:eastAsia="Times New Roman" w:cstheme="minorHAnsi"/>
              </w:rPr>
              <w:fldChar w:fldCharType="begin">
                <w:fldData xml:space="preserve">PEVuZE5vdGU+PENpdGU+PEF1dGhvcj5XdTwvQXV0aG9yPjxZZWFyPjIwMTk8L1llYXI+PFJlY051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 </w:instrText>
            </w:r>
            <w:r>
              <w:rPr>
                <w:rFonts w:eastAsia="Times New Roman" w:cstheme="minorHAnsi"/>
              </w:rPr>
              <w:fldChar w:fldCharType="begin">
                <w:fldData xml:space="preserve">PEVuZE5vdGU+PENpdGU+PEF1dGhvcj5XdTwvQXV0aG9yPjxZZWFyPjIwMTk8L1llYXI+PFJlY051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Times New Roman" w:cstheme="minorHAnsi"/>
              </w:rPr>
              <w:instrText xml:space="preserve"> ADDIN EN.CITE.DATA </w:instrText>
            </w:r>
            <w:r>
              <w:rPr>
                <w:rFonts w:eastAsia="Times New Roman" w:cstheme="minorHAnsi"/>
              </w:rPr>
            </w:r>
            <w:r>
              <w:rPr>
                <w:rFonts w:eastAsia="Times New Roman" w:cstheme="minorHAnsi"/>
              </w:rPr>
              <w:fldChar w:fldCharType="end"/>
            </w:r>
            <w:r w:rsidRPr="008368CE">
              <w:rPr>
                <w:rFonts w:eastAsia="Times New Roman" w:cstheme="minorHAnsi"/>
              </w:rPr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4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E3B72B2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Apple® or Samsung® Gear S2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9ABDEAC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6 (14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8A3551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Did not charge device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E2C2D2D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Excluded prolonged intubation</w:t>
            </w:r>
          </w:p>
        </w:tc>
      </w:tr>
      <w:tr w:rsidR="00D27A21" w:rsidRPr="008368CE" w14:paraId="7ACC737A" w14:textId="77777777" w:rsidTr="00A13399">
        <w:trPr>
          <w:trHeight w:val="20"/>
        </w:trPr>
        <w:tc>
          <w:tcPr>
            <w:tcW w:w="20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8F5558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 xml:space="preserve">Yi 2021 </w:t>
            </w:r>
            <w:r w:rsidRPr="008368CE">
              <w:rPr>
                <w:rFonts w:eastAsia="Times New Roman" w:cstheme="minorHAnsi"/>
              </w:rPr>
              <w:fldChar w:fldCharType="begin"/>
            </w:r>
            <w:r>
              <w:rPr>
                <w:rFonts w:eastAsia="Times New Roman" w:cstheme="minorHAnsi"/>
              </w:rPr>
              <w:instrText xml:space="preserve"> ADDIN EN.CITE &lt;EndNote&gt;&lt;Cite&gt;&lt;Author&gt;Yi&lt;/Author&gt;&lt;Year&gt;2021&lt;/Year&gt;&lt;RecNum&gt;1074&lt;/RecNum&gt;&lt;DisplayText&gt;&lt;style face="superscript"&gt;22&lt;/style&gt;&lt;/DisplayText&gt;&lt;record&gt;&lt;rec-number&gt;1074&lt;/rec-number&gt;&lt;foreign-keys&gt;&lt;key app="EN" db-id="s9f0rxx5nrxpr6et0d4vspf7sxwe9s0xd5v5" timestamp="1635696827"&gt;1074&lt;/key&gt;&lt;/foreign-keys&gt;&lt;ref-type name="Journal Article"&gt;17&lt;/ref-type&gt;&lt;contributors&gt;&lt;authors&gt;&lt;author&gt;Yi, Y.&lt;/author&gt;&lt;author&gt;Sossenheimer, P. H.&lt;/author&gt;&lt;author&gt;Erondu, A. I.&lt;/author&gt;&lt;author&gt;Skowron, K. B.&lt;/author&gt;&lt;author&gt;Rai, V.&lt;/author&gt;&lt;author&gt;Singer, J. M.&lt;/author&gt;&lt;author&gt;El Jurdi, K.&lt;/author&gt;&lt;author&gt;Hyman, N. H.&lt;/author&gt;&lt;author&gt;Rubin, D. T.&lt;/author&gt;&lt;/authors&gt;&lt;/contributors&gt;&lt;auth-address&gt;University of Chicago Medicine Inflammatory Bowel Disease Center, 5841 S. Maryland Ave, MC 4076, Chicago, IL, 60637, USA.&amp;#xD;University of Chicago Medicine Inflammatory Bowel Disease Center, 5841 S. Maryland Ave, MC 4076, Chicago, IL, 60637, USA. drubin@medicine.bsd.uchicago.edu.&lt;/auth-address&gt;&lt;titles&gt;&lt;title&gt;Using Wearable Biosensors to Predict Length of Stay for Patients with IBD After Bowel Surgery&lt;/title&gt;&lt;secondary-title&gt;Dig Dis Sci&lt;/secondary-title&gt;&lt;/titles&gt;&lt;periodical&gt;&lt;full-title&gt;Dig Dis Sci&lt;/full-title&gt;&lt;/periodical&gt;&lt;edition&gt;2021/03/25&lt;/edition&gt;&lt;keywords&gt;&lt;keyword&gt;Colorectal surgery&lt;/keyword&gt;&lt;keyword&gt;Inflammatory bowel diseases&lt;/keyword&gt;&lt;keyword&gt;Length of stay&lt;/keyword&gt;&lt;keyword&gt;Wearable electronic devices&lt;/keyword&gt;&lt;/keywords&gt;&lt;dates&gt;&lt;year&gt;2021&lt;/year&gt;&lt;pub-dates&gt;&lt;date&gt;Mar 24&lt;/date&gt;&lt;/pub-dates&gt;&lt;/dates&gt;&lt;isbn&gt;0163-2116&lt;/isbn&gt;&lt;accession-num&gt;33761092&lt;/accession-num&gt;&lt;urls&gt;&lt;/urls&gt;&lt;electronic-resource-num&gt;10.1007/s10620-021-06910-w&lt;/electronic-resource-num&gt;&lt;remote-database-provider&gt;NLM&lt;/remote-database-provider&gt;&lt;language&gt;eng&lt;/language&gt;&lt;/record&gt;&lt;/Cite&gt;&lt;/EndNote&gt;</w:instrText>
            </w:r>
            <w:r w:rsidRPr="008368CE">
              <w:rPr>
                <w:rFonts w:eastAsia="Times New Roman" w:cstheme="minorHAnsi"/>
              </w:rPr>
              <w:fldChar w:fldCharType="separate"/>
            </w:r>
            <w:r w:rsidRPr="00953201">
              <w:rPr>
                <w:rFonts w:eastAsia="Times New Roman" w:cstheme="minorHAnsi"/>
                <w:noProof/>
                <w:vertAlign w:val="superscript"/>
              </w:rPr>
              <w:t>22</w:t>
            </w:r>
            <w:r w:rsidRPr="008368CE">
              <w:rPr>
                <w:rFonts w:eastAsia="Times New Roman" w:cstheme="minorHAnsi"/>
              </w:rPr>
              <w:fldChar w:fldCharType="end"/>
            </w:r>
          </w:p>
        </w:tc>
        <w:tc>
          <w:tcPr>
            <w:tcW w:w="136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6FC9E483" w14:textId="77777777" w:rsidR="00D27A21" w:rsidRPr="008368CE" w:rsidRDefault="00D27A21" w:rsidP="00A13399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Fitbit® Charge or Alta HR</w:t>
            </w:r>
          </w:p>
        </w:tc>
        <w:tc>
          <w:tcPr>
            <w:tcW w:w="12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5063BC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22 (37%)</w:t>
            </w:r>
          </w:p>
        </w:tc>
        <w:tc>
          <w:tcPr>
            <w:tcW w:w="17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A0EFDBC" w14:textId="77777777" w:rsidR="00D27A21" w:rsidRPr="008368CE" w:rsidRDefault="00D27A21" w:rsidP="00A13399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</w:rPr>
            </w:pPr>
            <w:r w:rsidRPr="008368CE">
              <w:rPr>
                <w:rFonts w:eastAsia="Times New Roman" w:cstheme="minorHAnsi"/>
              </w:rPr>
              <w:t>Not reported</w:t>
            </w:r>
          </w:p>
        </w:tc>
        <w:tc>
          <w:tcPr>
            <w:tcW w:w="2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28F85A" w14:textId="77777777" w:rsidR="00D27A21" w:rsidRPr="008368CE" w:rsidRDefault="00D27A21" w:rsidP="00A13399">
            <w:pPr>
              <w:spacing w:line="240" w:lineRule="auto"/>
              <w:jc w:val="center"/>
              <w:rPr>
                <w:rFonts w:eastAsia="Times New Roman"/>
              </w:rPr>
            </w:pPr>
            <w:r w:rsidRPr="008368CE">
              <w:rPr>
                <w:rFonts w:eastAsia="Times New Roman"/>
              </w:rPr>
              <w:t>Not specified</w:t>
            </w:r>
          </w:p>
        </w:tc>
      </w:tr>
    </w:tbl>
    <w:p w14:paraId="355FC294" w14:textId="35B87983" w:rsidR="008A72B3" w:rsidRPr="008368CE" w:rsidRDefault="008A72B3"/>
    <w:p w14:paraId="011A76F4" w14:textId="77777777" w:rsidR="008A72B3" w:rsidRPr="008368CE" w:rsidRDefault="008A72B3"/>
    <w:p w14:paraId="69989339" w14:textId="007899E5" w:rsidR="009A68A1" w:rsidRDefault="009A68A1"/>
    <w:p w14:paraId="2DB490FA" w14:textId="032A95CD" w:rsidR="007C42A7" w:rsidRDefault="007C42A7"/>
    <w:p w14:paraId="13C18353" w14:textId="01D7B893" w:rsidR="007C42A7" w:rsidRDefault="007C42A7"/>
    <w:p w14:paraId="4BD08EB8" w14:textId="1B000A98" w:rsidR="007C42A7" w:rsidRDefault="007C42A7"/>
    <w:p w14:paraId="6BA31E91" w14:textId="6BD8871A" w:rsidR="007C42A7" w:rsidRDefault="007C42A7"/>
    <w:p w14:paraId="6CC3D5F9" w14:textId="2FF49018" w:rsidR="007C42A7" w:rsidRDefault="007C42A7"/>
    <w:p w14:paraId="5448AC14" w14:textId="02FE606C" w:rsidR="007C42A7" w:rsidRDefault="007C42A7"/>
    <w:p w14:paraId="73C5CAF3" w14:textId="0607C392" w:rsidR="007C42A7" w:rsidRDefault="007C42A7"/>
    <w:p w14:paraId="72E662D2" w14:textId="0B6A07A1" w:rsidR="007C42A7" w:rsidRDefault="007C42A7"/>
    <w:p w14:paraId="7DB37058" w14:textId="67E9DD66" w:rsidR="007C42A7" w:rsidRDefault="007C42A7"/>
    <w:p w14:paraId="11DF6E98" w14:textId="77777777" w:rsidR="007C42A7" w:rsidRPr="008368CE" w:rsidRDefault="007C42A7"/>
    <w:tbl>
      <w:tblPr>
        <w:tblW w:w="94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91"/>
        <w:gridCol w:w="1764"/>
        <w:gridCol w:w="5543"/>
      </w:tblGrid>
      <w:tr w:rsidR="0012007B" w:rsidRPr="008368CE" w14:paraId="2BA26108" w14:textId="77777777" w:rsidTr="0012007B">
        <w:trPr>
          <w:trHeight w:val="285"/>
        </w:trPr>
        <w:tc>
          <w:tcPr>
            <w:tcW w:w="9498" w:type="dxa"/>
            <w:gridSpan w:val="3"/>
            <w:noWrap/>
            <w:vAlign w:val="bottom"/>
            <w:hideMark/>
          </w:tcPr>
          <w:p w14:paraId="2161450A" w14:textId="0510CF15" w:rsidR="0012007B" w:rsidRPr="008368CE" w:rsidRDefault="0012007B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Bae 2016</w:t>
            </w:r>
          </w:p>
        </w:tc>
      </w:tr>
      <w:tr w:rsidR="0012007B" w:rsidRPr="008368CE" w14:paraId="3939E9FE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0F7145E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764" w:type="dxa"/>
            <w:noWrap/>
            <w:vAlign w:val="bottom"/>
            <w:hideMark/>
          </w:tcPr>
          <w:p w14:paraId="07945CA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543" w:type="dxa"/>
            <w:noWrap/>
            <w:vAlign w:val="bottom"/>
            <w:hideMark/>
          </w:tcPr>
          <w:p w14:paraId="61B35E6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166097DE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7DD274C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764" w:type="dxa"/>
            <w:noWrap/>
            <w:vAlign w:val="bottom"/>
            <w:hideMark/>
          </w:tcPr>
          <w:p w14:paraId="0DD82A9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543" w:type="dxa"/>
            <w:noWrap/>
            <w:vAlign w:val="bottom"/>
            <w:hideMark/>
          </w:tcPr>
          <w:p w14:paraId="38E7241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correlation reported between lower step count and preoperative comorbidity, other variables not </w:t>
            </w: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analysed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>.</w:t>
            </w:r>
          </w:p>
        </w:tc>
      </w:tr>
      <w:tr w:rsidR="0012007B" w:rsidRPr="008368CE" w14:paraId="37C808AF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12AEEFC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764" w:type="dxa"/>
            <w:noWrap/>
            <w:vAlign w:val="bottom"/>
            <w:hideMark/>
          </w:tcPr>
          <w:p w14:paraId="5C3052E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543" w:type="dxa"/>
            <w:noWrap/>
            <w:vAlign w:val="bottom"/>
            <w:hideMark/>
          </w:tcPr>
          <w:p w14:paraId="44E8F33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abdominal cancer surgeries were recruited</w:t>
            </w:r>
          </w:p>
        </w:tc>
      </w:tr>
      <w:tr w:rsidR="0012007B" w:rsidRPr="008368CE" w14:paraId="06D267A9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1001EAC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764" w:type="dxa"/>
            <w:noWrap/>
            <w:vAlign w:val="bottom"/>
            <w:hideMark/>
          </w:tcPr>
          <w:p w14:paraId="3498BFE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543" w:type="dxa"/>
            <w:noWrap/>
            <w:vAlign w:val="bottom"/>
            <w:hideMark/>
          </w:tcPr>
          <w:p w14:paraId="6306615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5E178E2C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50DF725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764" w:type="dxa"/>
            <w:noWrap/>
            <w:vAlign w:val="bottom"/>
            <w:hideMark/>
          </w:tcPr>
          <w:p w14:paraId="273188E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543" w:type="dxa"/>
            <w:noWrap/>
            <w:vAlign w:val="bottom"/>
            <w:hideMark/>
          </w:tcPr>
          <w:p w14:paraId="325E134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5946633C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48B60AF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764" w:type="dxa"/>
            <w:noWrap/>
            <w:vAlign w:val="bottom"/>
            <w:hideMark/>
          </w:tcPr>
          <w:p w14:paraId="0ACFB5E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543" w:type="dxa"/>
            <w:noWrap/>
            <w:vAlign w:val="bottom"/>
            <w:hideMark/>
          </w:tcPr>
          <w:p w14:paraId="5D81D7F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6.7 % of patients had missing pedometer data</w:t>
            </w:r>
          </w:p>
        </w:tc>
      </w:tr>
      <w:tr w:rsidR="0012007B" w:rsidRPr="008368CE" w14:paraId="025B4D7D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7C59EC7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764" w:type="dxa"/>
            <w:noWrap/>
            <w:vAlign w:val="bottom"/>
            <w:hideMark/>
          </w:tcPr>
          <w:p w14:paraId="20D1216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543" w:type="dxa"/>
            <w:noWrap/>
            <w:vAlign w:val="bottom"/>
            <w:hideMark/>
          </w:tcPr>
          <w:p w14:paraId="11FBC25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readmission were aware of the pedometer readings</w:t>
            </w:r>
          </w:p>
        </w:tc>
      </w:tr>
      <w:tr w:rsidR="0012007B" w:rsidRPr="008368CE" w14:paraId="66636174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03B86BA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764" w:type="dxa"/>
            <w:noWrap/>
            <w:vAlign w:val="bottom"/>
            <w:hideMark/>
          </w:tcPr>
          <w:p w14:paraId="5505FAA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543" w:type="dxa"/>
            <w:noWrap/>
            <w:vAlign w:val="bottom"/>
            <w:hideMark/>
          </w:tcPr>
          <w:p w14:paraId="616E7AA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0CC8A956" w14:textId="77777777" w:rsidTr="0012007B">
        <w:trPr>
          <w:trHeight w:val="285"/>
        </w:trPr>
        <w:tc>
          <w:tcPr>
            <w:tcW w:w="2191" w:type="dxa"/>
            <w:noWrap/>
            <w:vAlign w:val="bottom"/>
            <w:hideMark/>
          </w:tcPr>
          <w:p w14:paraId="0D9E9FB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764" w:type="dxa"/>
            <w:noWrap/>
            <w:vAlign w:val="bottom"/>
            <w:hideMark/>
          </w:tcPr>
          <w:p w14:paraId="196223F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543" w:type="dxa"/>
            <w:noWrap/>
            <w:vAlign w:val="bottom"/>
            <w:hideMark/>
          </w:tcPr>
          <w:p w14:paraId="650BB26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01291C87" w14:textId="21381460" w:rsidR="0012007B" w:rsidRPr="008368CE" w:rsidRDefault="0012007B"/>
    <w:p w14:paraId="7F727C97" w14:textId="6622B0C4" w:rsidR="0012007B" w:rsidRPr="008368CE" w:rsidRDefault="0012007B"/>
    <w:tbl>
      <w:tblPr>
        <w:tblW w:w="9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10"/>
      </w:tblGrid>
      <w:tr w:rsidR="000700B6" w:rsidRPr="008368CE" w14:paraId="2B3BD0E1" w14:textId="77777777" w:rsidTr="09CE79FC">
        <w:trPr>
          <w:trHeight w:val="285"/>
        </w:trPr>
        <w:tc>
          <w:tcPr>
            <w:tcW w:w="9365" w:type="dxa"/>
            <w:gridSpan w:val="3"/>
            <w:noWrap/>
            <w:vAlign w:val="bottom"/>
            <w:hideMark/>
          </w:tcPr>
          <w:p w14:paraId="526296B0" w14:textId="29557633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Bille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2021</w:t>
            </w:r>
          </w:p>
        </w:tc>
      </w:tr>
      <w:tr w:rsidR="0012007B" w:rsidRPr="008368CE" w14:paraId="23E03DC7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0C913A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2D03547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10" w:type="dxa"/>
            <w:noWrap/>
            <w:vAlign w:val="bottom"/>
            <w:hideMark/>
          </w:tcPr>
          <w:p w14:paraId="73CD3E6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670756FE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CAECA0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0889DE2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2C1CC6E7" w14:textId="62B37370" w:rsidR="0012007B" w:rsidRPr="008368CE" w:rsidRDefault="09CE79FC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Adjusted for age, gender, BMI, comorbidity, cancer staging and lung function</w:t>
            </w:r>
          </w:p>
        </w:tc>
      </w:tr>
      <w:tr w:rsidR="0012007B" w:rsidRPr="008368CE" w14:paraId="66C9B463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FA14EA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0A522FB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0DFE107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lung cancer resection were recruited</w:t>
            </w:r>
          </w:p>
        </w:tc>
      </w:tr>
      <w:tr w:rsidR="0012007B" w:rsidRPr="008368CE" w14:paraId="16829D56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31A250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7D0BB9C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45E2527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62E692FD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BDABA9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0136191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136D4B1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04437114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2A1CCE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543E01D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69DAA6F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pedometer data on 13% of patients</w:t>
            </w:r>
          </w:p>
        </w:tc>
      </w:tr>
      <w:tr w:rsidR="0012007B" w:rsidRPr="008368CE" w14:paraId="02F5A978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A55B39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34D802A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5DEA5CC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19AB94C0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573010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47FBA91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1C919FC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33A70AB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6763C1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60EC8DA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6E043D0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BE433D5" w14:textId="33F2D7D2" w:rsidR="0012007B" w:rsidRDefault="0012007B"/>
    <w:p w14:paraId="064E68F0" w14:textId="091C63E8" w:rsidR="007C42A7" w:rsidRDefault="007C42A7"/>
    <w:p w14:paraId="21316EE9" w14:textId="77777777" w:rsidR="007C42A7" w:rsidRPr="008368CE" w:rsidRDefault="007C42A7"/>
    <w:tbl>
      <w:tblPr>
        <w:tblW w:w="93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00"/>
      </w:tblGrid>
      <w:tr w:rsidR="000700B6" w:rsidRPr="008368CE" w14:paraId="68CC54D9" w14:textId="77777777" w:rsidTr="000700B6">
        <w:trPr>
          <w:trHeight w:val="285"/>
        </w:trPr>
        <w:tc>
          <w:tcPr>
            <w:tcW w:w="9355" w:type="dxa"/>
            <w:gridSpan w:val="3"/>
            <w:noWrap/>
            <w:vAlign w:val="bottom"/>
            <w:hideMark/>
          </w:tcPr>
          <w:p w14:paraId="04952580" w14:textId="42BE74B3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Daskivich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2019</w:t>
            </w:r>
          </w:p>
        </w:tc>
      </w:tr>
      <w:tr w:rsidR="0012007B" w:rsidRPr="008368CE" w14:paraId="567BC204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1DFEF4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06EA9C6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00" w:type="dxa"/>
            <w:noWrap/>
            <w:vAlign w:val="bottom"/>
            <w:hideMark/>
          </w:tcPr>
          <w:p w14:paraId="717FFF8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60A83228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4CF037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74C501A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0" w:type="dxa"/>
            <w:noWrap/>
            <w:vAlign w:val="bottom"/>
            <w:hideMark/>
          </w:tcPr>
          <w:p w14:paraId="44DCAB6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Surgery type, age, sex, race/ethnicity, and </w:t>
            </w: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Charlson-Deyo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comorbidity score</w:t>
            </w:r>
          </w:p>
        </w:tc>
      </w:tr>
      <w:tr w:rsidR="0012007B" w:rsidRPr="008368CE" w14:paraId="7364922A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F991B0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1FAE7DA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0" w:type="dxa"/>
            <w:noWrap/>
            <w:vAlign w:val="bottom"/>
            <w:hideMark/>
          </w:tcPr>
          <w:p w14:paraId="0416A27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 undergoing major surgeries including lung lobectomy, gastric bypass, hip replacement, robotic cystectomy, open colectomy, abdominal hysterectomy, sleeve gastrectomy, and laparoscopic colectomy</w:t>
            </w:r>
          </w:p>
        </w:tc>
      </w:tr>
      <w:tr w:rsidR="0012007B" w:rsidRPr="008368CE" w14:paraId="56E0CBC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4483FA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12BEE72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0" w:type="dxa"/>
            <w:noWrap/>
            <w:vAlign w:val="bottom"/>
            <w:hideMark/>
          </w:tcPr>
          <w:p w14:paraId="40B7666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4CD34C5E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8F6278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6657FDA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0" w:type="dxa"/>
            <w:noWrap/>
            <w:vAlign w:val="bottom"/>
            <w:hideMark/>
          </w:tcPr>
          <w:p w14:paraId="58ABAB3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2AFB2CA2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1259C9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7AF65DD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0" w:type="dxa"/>
            <w:noWrap/>
            <w:vAlign w:val="bottom"/>
            <w:hideMark/>
          </w:tcPr>
          <w:p w14:paraId="587C133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13% of patients had missing pedometer data</w:t>
            </w:r>
          </w:p>
        </w:tc>
      </w:tr>
      <w:tr w:rsidR="0012007B" w:rsidRPr="008368CE" w14:paraId="09F09400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0EC070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79D6C95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0" w:type="dxa"/>
            <w:noWrap/>
            <w:vAlign w:val="bottom"/>
            <w:hideMark/>
          </w:tcPr>
          <w:p w14:paraId="3FF7367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discharge decision were made with the knowledge of pedometer readings</w:t>
            </w:r>
          </w:p>
        </w:tc>
      </w:tr>
      <w:tr w:rsidR="0012007B" w:rsidRPr="008368CE" w14:paraId="3BBB5ED8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D6A7CA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293CAC1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0" w:type="dxa"/>
            <w:noWrap/>
            <w:vAlign w:val="bottom"/>
            <w:hideMark/>
          </w:tcPr>
          <w:p w14:paraId="17A1F83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CT02741895</w:t>
            </w:r>
          </w:p>
        </w:tc>
      </w:tr>
      <w:tr w:rsidR="0012007B" w:rsidRPr="008368CE" w14:paraId="792A7F0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E3265A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0E7281B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0" w:type="dxa"/>
            <w:noWrap/>
            <w:vAlign w:val="bottom"/>
            <w:hideMark/>
          </w:tcPr>
          <w:p w14:paraId="59E6752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150A512B" w14:textId="09150264" w:rsidR="0012007B" w:rsidRPr="008368CE" w:rsidRDefault="0012007B"/>
    <w:p w14:paraId="06096802" w14:textId="77777777" w:rsidR="0012007B" w:rsidRPr="008368CE" w:rsidRDefault="0012007B"/>
    <w:tbl>
      <w:tblPr>
        <w:tblW w:w="9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05"/>
      </w:tblGrid>
      <w:tr w:rsidR="000700B6" w:rsidRPr="008368CE" w14:paraId="57A3169E" w14:textId="77777777" w:rsidTr="000700B6">
        <w:trPr>
          <w:trHeight w:val="285"/>
        </w:trPr>
        <w:tc>
          <w:tcPr>
            <w:tcW w:w="9360" w:type="dxa"/>
            <w:gridSpan w:val="3"/>
            <w:noWrap/>
            <w:vAlign w:val="bottom"/>
            <w:hideMark/>
          </w:tcPr>
          <w:p w14:paraId="2A88A808" w14:textId="1C33C80F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Engel 2021</w:t>
            </w:r>
          </w:p>
        </w:tc>
      </w:tr>
      <w:tr w:rsidR="0012007B" w:rsidRPr="008368CE" w14:paraId="4EE61FDB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6A791D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0592311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05" w:type="dxa"/>
            <w:noWrap/>
            <w:vAlign w:val="bottom"/>
            <w:hideMark/>
          </w:tcPr>
          <w:p w14:paraId="5472B06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5D9B293B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D60F67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3BDD02C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28BFB54E" w14:textId="233F895C" w:rsidR="0012007B" w:rsidRPr="008368CE" w:rsidRDefault="008D39C3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Total, rather than daily step count was used, which does not </w:t>
            </w:r>
            <w:proofErr w:type="gramStart"/>
            <w:r w:rsidRPr="008368CE">
              <w:rPr>
                <w:rFonts w:ascii="Calibri" w:eastAsia="Times New Roman" w:hAnsi="Calibri" w:cs="Calibri"/>
                <w:color w:val="000000"/>
              </w:rPr>
              <w:t>take into account</w:t>
            </w:r>
            <w:proofErr w:type="gram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the length of stay</w:t>
            </w:r>
          </w:p>
        </w:tc>
      </w:tr>
      <w:tr w:rsidR="0012007B" w:rsidRPr="008368CE" w14:paraId="00DEAF49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489A99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503C6BB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38FDEFA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cesarean delivery with spinal anesthesia were selected</w:t>
            </w:r>
          </w:p>
        </w:tc>
      </w:tr>
      <w:tr w:rsidR="0012007B" w:rsidRPr="008368CE" w14:paraId="4F200D64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9F7350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1BBAE9A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6CA3487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and standard ambulation</w:t>
            </w:r>
          </w:p>
        </w:tc>
      </w:tr>
      <w:tr w:rsidR="0012007B" w:rsidRPr="008368CE" w14:paraId="699D10EA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BAEA17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157496B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34C7A1F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and standard ambulation</w:t>
            </w:r>
          </w:p>
        </w:tc>
      </w:tr>
      <w:tr w:rsidR="0012007B" w:rsidRPr="008368CE" w14:paraId="00E10240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99EC3D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6ACBD8F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2950192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pedometer data on 9% of patients</w:t>
            </w:r>
          </w:p>
        </w:tc>
      </w:tr>
      <w:tr w:rsidR="0012007B" w:rsidRPr="008368CE" w14:paraId="44D02A90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31FFD0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0D3A129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07E705A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Any deviations from usual postoperative recovery course were considered complications</w:t>
            </w:r>
          </w:p>
        </w:tc>
      </w:tr>
      <w:tr w:rsidR="0012007B" w:rsidRPr="008368CE" w14:paraId="45D56BC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0FDA2D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1D5BF0D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6B3405F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14CCB89D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7944C0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7F3615E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58F39CA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19181627" w14:textId="3ECFDF4A" w:rsidR="0012007B" w:rsidRPr="008368CE" w:rsidRDefault="0012007B"/>
    <w:tbl>
      <w:tblPr>
        <w:tblW w:w="9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05"/>
      </w:tblGrid>
      <w:tr w:rsidR="000700B6" w:rsidRPr="008368CE" w14:paraId="440A57CB" w14:textId="77777777" w:rsidTr="000700B6">
        <w:trPr>
          <w:trHeight w:val="285"/>
        </w:trPr>
        <w:tc>
          <w:tcPr>
            <w:tcW w:w="9360" w:type="dxa"/>
            <w:gridSpan w:val="3"/>
            <w:noWrap/>
            <w:vAlign w:val="bottom"/>
            <w:hideMark/>
          </w:tcPr>
          <w:p w14:paraId="3704890C" w14:textId="75ADF18E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Esteban 2017</w:t>
            </w:r>
          </w:p>
        </w:tc>
      </w:tr>
      <w:tr w:rsidR="0012007B" w:rsidRPr="008368CE" w14:paraId="711D73C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BD6D6B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5BF73D3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05" w:type="dxa"/>
            <w:noWrap/>
            <w:vAlign w:val="bottom"/>
            <w:hideMark/>
          </w:tcPr>
          <w:p w14:paraId="36F5071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3D1023C1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1EEF67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1771884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7986A26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tep count only adjusted for BMI</w:t>
            </w:r>
          </w:p>
        </w:tc>
      </w:tr>
      <w:tr w:rsidR="0012007B" w:rsidRPr="008368CE" w14:paraId="52992D82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F3865B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21A3566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1236925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lung cancer resection were recruited</w:t>
            </w:r>
          </w:p>
        </w:tc>
      </w:tr>
      <w:tr w:rsidR="0012007B" w:rsidRPr="008368CE" w14:paraId="51265342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973B18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466DCDE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7D80CC3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 and routine physical therapy</w:t>
            </w:r>
          </w:p>
        </w:tc>
      </w:tr>
      <w:tr w:rsidR="0012007B" w:rsidRPr="008368CE" w14:paraId="280E66AC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654F4B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443C5C2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5AA932C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deviations reported</w:t>
            </w:r>
          </w:p>
        </w:tc>
      </w:tr>
      <w:tr w:rsidR="0012007B" w:rsidRPr="008368CE" w14:paraId="5BFEA53F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B858E8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5DBAAEA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5DCB516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data not specified</w:t>
            </w:r>
          </w:p>
        </w:tc>
      </w:tr>
      <w:tr w:rsidR="0012007B" w:rsidRPr="008368CE" w14:paraId="6F3CAFD1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316510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1A2E7B8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04453CD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61DBB9B7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631D45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40AC11B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2430092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689A997D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570833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08659CE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05" w:type="dxa"/>
            <w:noWrap/>
            <w:vAlign w:val="bottom"/>
            <w:hideMark/>
          </w:tcPr>
          <w:p w14:paraId="3D4058C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47B5FA64" w14:textId="25766CA4" w:rsidR="0012007B" w:rsidRDefault="0012007B"/>
    <w:p w14:paraId="4B32A752" w14:textId="7149C329" w:rsidR="007C42A7" w:rsidRDefault="007C42A7"/>
    <w:p w14:paraId="35D0FBF3" w14:textId="77777777" w:rsidR="007C42A7" w:rsidRPr="008368CE" w:rsidRDefault="007C42A7"/>
    <w:tbl>
      <w:tblPr>
        <w:tblW w:w="9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05"/>
      </w:tblGrid>
      <w:tr w:rsidR="000700B6" w:rsidRPr="008368CE" w14:paraId="16546E97" w14:textId="77777777" w:rsidTr="000700B6">
        <w:trPr>
          <w:trHeight w:val="285"/>
        </w:trPr>
        <w:tc>
          <w:tcPr>
            <w:tcW w:w="9360" w:type="dxa"/>
            <w:gridSpan w:val="3"/>
            <w:noWrap/>
            <w:vAlign w:val="bottom"/>
            <w:hideMark/>
          </w:tcPr>
          <w:p w14:paraId="2F101077" w14:textId="6F72A703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edrick 2020</w:t>
            </w:r>
          </w:p>
        </w:tc>
      </w:tr>
      <w:tr w:rsidR="0012007B" w:rsidRPr="008368CE" w14:paraId="43773537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02343A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23E79C1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05" w:type="dxa"/>
            <w:noWrap/>
            <w:vAlign w:val="bottom"/>
            <w:hideMark/>
          </w:tcPr>
          <w:p w14:paraId="075ADA5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2FD26339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F41514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17D6EF0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2B9C8CC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Adjusted for NSQIP score </w:t>
            </w:r>
          </w:p>
        </w:tc>
      </w:tr>
      <w:tr w:rsidR="0012007B" w:rsidRPr="008368CE" w14:paraId="72860B6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53557E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5A7901D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6F49852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elective colorectal surgeries were recruited</w:t>
            </w:r>
          </w:p>
        </w:tc>
      </w:tr>
      <w:tr w:rsidR="0012007B" w:rsidRPr="008368CE" w14:paraId="742384C0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B7026F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3894972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37773B1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3F574F1E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1A8A2F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0D801F0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0732B50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685D5B07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383049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24550F9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6E4501A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7% of pedometer data was lost</w:t>
            </w:r>
          </w:p>
        </w:tc>
      </w:tr>
      <w:tr w:rsidR="0012007B" w:rsidRPr="008368CE" w14:paraId="304A9B6B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07A030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43D2AAB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03ECD8E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26CF7C74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9392ED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61C7A9B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43C63AE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0EA4CBC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0E6264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1856B40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51463D2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0B252F41" w14:textId="7DB67B35" w:rsidR="0012007B" w:rsidRPr="008368CE" w:rsidRDefault="0012007B" w:rsidP="535D2CD4"/>
    <w:p w14:paraId="0BDF5829" w14:textId="05495FD9" w:rsidR="0012007B" w:rsidRDefault="0012007B"/>
    <w:p w14:paraId="6AEEC0DA" w14:textId="77777777" w:rsidR="00E0201B" w:rsidRDefault="00E0201B"/>
    <w:tbl>
      <w:tblPr>
        <w:tblW w:w="942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70"/>
        <w:gridCol w:w="1812"/>
        <w:gridCol w:w="5442"/>
      </w:tblGrid>
      <w:tr w:rsidR="000700B6" w:rsidRPr="008368CE" w14:paraId="274CD25C" w14:textId="77777777" w:rsidTr="00CF7E99">
        <w:trPr>
          <w:trHeight w:val="285"/>
        </w:trPr>
        <w:tc>
          <w:tcPr>
            <w:tcW w:w="9424" w:type="dxa"/>
            <w:gridSpan w:val="3"/>
            <w:noWrap/>
            <w:vAlign w:val="bottom"/>
            <w:hideMark/>
          </w:tcPr>
          <w:p w14:paraId="3570111A" w14:textId="503EF3DB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Khetrapal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2020</w:t>
            </w:r>
          </w:p>
        </w:tc>
      </w:tr>
      <w:tr w:rsidR="0012007B" w:rsidRPr="008368CE" w14:paraId="396F7FA0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492EEAF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12" w:type="dxa"/>
            <w:noWrap/>
            <w:vAlign w:val="bottom"/>
            <w:hideMark/>
          </w:tcPr>
          <w:p w14:paraId="27F7D90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42" w:type="dxa"/>
            <w:noWrap/>
            <w:vAlign w:val="bottom"/>
            <w:hideMark/>
          </w:tcPr>
          <w:p w14:paraId="6A4D7AD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1B9B604A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057FE2F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Confounding</w:t>
            </w:r>
          </w:p>
        </w:tc>
        <w:tc>
          <w:tcPr>
            <w:tcW w:w="1812" w:type="dxa"/>
            <w:noWrap/>
            <w:vAlign w:val="bottom"/>
            <w:hideMark/>
          </w:tcPr>
          <w:p w14:paraId="1632B5E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42" w:type="dxa"/>
            <w:noWrap/>
            <w:vAlign w:val="bottom"/>
            <w:hideMark/>
          </w:tcPr>
          <w:p w14:paraId="327A5F00" w14:textId="10725636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Factors analy</w:t>
            </w:r>
            <w:r w:rsidR="00A04C16" w:rsidRPr="008368CE">
              <w:rPr>
                <w:rFonts w:ascii="Calibri" w:eastAsia="Times New Roman" w:hAnsi="Calibri" w:cs="Calibri"/>
                <w:color w:val="000000"/>
              </w:rPr>
              <w:t>z</w:t>
            </w:r>
            <w:r w:rsidRPr="008368CE">
              <w:rPr>
                <w:rFonts w:ascii="Calibri" w:eastAsia="Times New Roman" w:hAnsi="Calibri" w:cs="Calibri"/>
                <w:color w:val="000000"/>
              </w:rPr>
              <w:t>ed in the multivariable regression is not clear</w:t>
            </w:r>
          </w:p>
        </w:tc>
      </w:tr>
      <w:tr w:rsidR="0012007B" w:rsidRPr="008368CE" w14:paraId="0BCC4E5A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32C9AFD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12" w:type="dxa"/>
            <w:noWrap/>
            <w:vAlign w:val="bottom"/>
            <w:hideMark/>
          </w:tcPr>
          <w:p w14:paraId="7E6B33A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42" w:type="dxa"/>
            <w:noWrap/>
            <w:vAlign w:val="bottom"/>
            <w:hideMark/>
          </w:tcPr>
          <w:p w14:paraId="71A96D2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 undergoing radical nephrectomy</w:t>
            </w:r>
          </w:p>
        </w:tc>
      </w:tr>
      <w:tr w:rsidR="0012007B" w:rsidRPr="008368CE" w14:paraId="2213D948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37E6919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12" w:type="dxa"/>
            <w:noWrap/>
            <w:vAlign w:val="bottom"/>
            <w:hideMark/>
          </w:tcPr>
          <w:p w14:paraId="236B040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42" w:type="dxa"/>
            <w:noWrap/>
            <w:vAlign w:val="bottom"/>
            <w:hideMark/>
          </w:tcPr>
          <w:p w14:paraId="5B8540C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46952F11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6E836CB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12" w:type="dxa"/>
            <w:noWrap/>
            <w:vAlign w:val="bottom"/>
            <w:hideMark/>
          </w:tcPr>
          <w:p w14:paraId="42EE358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42" w:type="dxa"/>
            <w:noWrap/>
            <w:vAlign w:val="bottom"/>
            <w:hideMark/>
          </w:tcPr>
          <w:p w14:paraId="4787FA2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protocol were not specified</w:t>
            </w:r>
          </w:p>
        </w:tc>
      </w:tr>
      <w:tr w:rsidR="0012007B" w:rsidRPr="008368CE" w14:paraId="4E5189BF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643B8B2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12" w:type="dxa"/>
            <w:noWrap/>
            <w:vAlign w:val="bottom"/>
            <w:hideMark/>
          </w:tcPr>
          <w:p w14:paraId="5B5600D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42" w:type="dxa"/>
            <w:noWrap/>
            <w:vAlign w:val="bottom"/>
            <w:hideMark/>
          </w:tcPr>
          <w:p w14:paraId="0D6A9E8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data were not reported</w:t>
            </w:r>
          </w:p>
        </w:tc>
      </w:tr>
      <w:tr w:rsidR="0012007B" w:rsidRPr="008368CE" w14:paraId="07FACE21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291E4E4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12" w:type="dxa"/>
            <w:noWrap/>
            <w:vAlign w:val="bottom"/>
            <w:hideMark/>
          </w:tcPr>
          <w:p w14:paraId="0AAD2D1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42" w:type="dxa"/>
            <w:noWrap/>
            <w:vAlign w:val="bottom"/>
            <w:hideMark/>
          </w:tcPr>
          <w:p w14:paraId="30A6BF0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34B9BBB5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3BC27B0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12" w:type="dxa"/>
            <w:noWrap/>
            <w:vAlign w:val="bottom"/>
            <w:hideMark/>
          </w:tcPr>
          <w:p w14:paraId="2EF616A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42" w:type="dxa"/>
            <w:noWrap/>
            <w:vAlign w:val="bottom"/>
            <w:hideMark/>
          </w:tcPr>
          <w:p w14:paraId="31D0DCF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4D1FF9B4" w14:textId="77777777" w:rsidTr="00CF7E99">
        <w:trPr>
          <w:trHeight w:val="285"/>
        </w:trPr>
        <w:tc>
          <w:tcPr>
            <w:tcW w:w="2170" w:type="dxa"/>
            <w:noWrap/>
            <w:vAlign w:val="bottom"/>
            <w:hideMark/>
          </w:tcPr>
          <w:p w14:paraId="5462EFA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12" w:type="dxa"/>
            <w:noWrap/>
            <w:vAlign w:val="bottom"/>
            <w:hideMark/>
          </w:tcPr>
          <w:p w14:paraId="729014B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High </w:t>
            </w:r>
          </w:p>
        </w:tc>
        <w:tc>
          <w:tcPr>
            <w:tcW w:w="5442" w:type="dxa"/>
            <w:noWrap/>
            <w:vAlign w:val="bottom"/>
            <w:hideMark/>
          </w:tcPr>
          <w:p w14:paraId="1C7845F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18212B50" w14:textId="5F529E5D" w:rsidR="0012007B" w:rsidRDefault="0012007B"/>
    <w:p w14:paraId="7F92346B" w14:textId="26F1E1FC" w:rsidR="00E0201B" w:rsidRDefault="00E0201B"/>
    <w:p w14:paraId="287756CB" w14:textId="77777777" w:rsidR="00E0201B" w:rsidRPr="008368CE" w:rsidRDefault="00E0201B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53"/>
        <w:gridCol w:w="1799"/>
        <w:gridCol w:w="5398"/>
      </w:tblGrid>
      <w:tr w:rsidR="5ACA587F" w:rsidRPr="008368CE" w14:paraId="4EEE9287" w14:textId="77777777" w:rsidTr="5ACA587F">
        <w:trPr>
          <w:trHeight w:val="285"/>
        </w:trPr>
        <w:tc>
          <w:tcPr>
            <w:tcW w:w="9360" w:type="dxa"/>
            <w:gridSpan w:val="3"/>
            <w:vAlign w:val="bottom"/>
          </w:tcPr>
          <w:p w14:paraId="4CDAF0BB" w14:textId="1ABD863D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 w:themeColor="text1"/>
              </w:rPr>
              <w:t>Kizlcik</w:t>
            </w:r>
            <w:proofErr w:type="spellEnd"/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 </w:t>
            </w:r>
            <w:proofErr w:type="spellStart"/>
            <w:r w:rsidRPr="008368CE">
              <w:rPr>
                <w:rFonts w:ascii="Calibri" w:eastAsia="Times New Roman" w:hAnsi="Calibri" w:cs="Calibri"/>
                <w:color w:val="000000" w:themeColor="text1"/>
              </w:rPr>
              <w:t>Özkan</w:t>
            </w:r>
            <w:proofErr w:type="spellEnd"/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 2022</w:t>
            </w:r>
          </w:p>
        </w:tc>
      </w:tr>
      <w:tr w:rsidR="5ACA587F" w:rsidRPr="008368CE" w14:paraId="5AD5159B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391EC199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omain</w:t>
            </w:r>
          </w:p>
        </w:tc>
        <w:tc>
          <w:tcPr>
            <w:tcW w:w="1800" w:type="dxa"/>
            <w:vAlign w:val="bottom"/>
          </w:tcPr>
          <w:p w14:paraId="5CA71963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isk of bias</w:t>
            </w:r>
          </w:p>
        </w:tc>
        <w:tc>
          <w:tcPr>
            <w:tcW w:w="5405" w:type="dxa"/>
            <w:vAlign w:val="bottom"/>
          </w:tcPr>
          <w:p w14:paraId="05B664DB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Justification</w:t>
            </w:r>
          </w:p>
        </w:tc>
      </w:tr>
      <w:tr w:rsidR="5ACA587F" w:rsidRPr="008368CE" w14:paraId="113BD039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164EC939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Confounding</w:t>
            </w:r>
          </w:p>
        </w:tc>
        <w:tc>
          <w:tcPr>
            <w:tcW w:w="1800" w:type="dxa"/>
            <w:vAlign w:val="bottom"/>
          </w:tcPr>
          <w:p w14:paraId="3752F213" w14:textId="441C7712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High</w:t>
            </w:r>
          </w:p>
        </w:tc>
        <w:tc>
          <w:tcPr>
            <w:tcW w:w="5405" w:type="dxa"/>
            <w:vAlign w:val="bottom"/>
          </w:tcPr>
          <w:p w14:paraId="49264D0E" w14:textId="71C904C6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confounders were controlled for</w:t>
            </w:r>
          </w:p>
        </w:tc>
      </w:tr>
      <w:tr w:rsidR="5ACA587F" w:rsidRPr="008368CE" w14:paraId="42A24DF0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1D0DB113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articipant selection</w:t>
            </w:r>
          </w:p>
        </w:tc>
        <w:tc>
          <w:tcPr>
            <w:tcW w:w="1800" w:type="dxa"/>
            <w:vAlign w:val="bottom"/>
          </w:tcPr>
          <w:p w14:paraId="2B7B1D60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05" w:type="dxa"/>
            <w:vAlign w:val="bottom"/>
          </w:tcPr>
          <w:p w14:paraId="41C6DDE7" w14:textId="23D77DA3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Patient undergoing </w:t>
            </w:r>
            <w:proofErr w:type="spellStart"/>
            <w:r w:rsidRPr="008368CE">
              <w:rPr>
                <w:rFonts w:ascii="Calibri" w:eastAsia="Times New Roman" w:hAnsi="Calibri" w:cs="Calibri"/>
                <w:color w:val="000000" w:themeColor="text1"/>
              </w:rPr>
              <w:t>thorascopic</w:t>
            </w:r>
            <w:proofErr w:type="spellEnd"/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 lung surgery</w:t>
            </w:r>
          </w:p>
        </w:tc>
      </w:tr>
      <w:tr w:rsidR="5ACA587F" w:rsidRPr="008368CE" w14:paraId="2C0AD20B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0A55A4B2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Intervention classification</w:t>
            </w:r>
          </w:p>
        </w:tc>
        <w:tc>
          <w:tcPr>
            <w:tcW w:w="1800" w:type="dxa"/>
            <w:vAlign w:val="bottom"/>
          </w:tcPr>
          <w:p w14:paraId="624B25E3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05" w:type="dxa"/>
            <w:vAlign w:val="bottom"/>
          </w:tcPr>
          <w:p w14:paraId="50992BD6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No interventions other than pedometer use </w:t>
            </w:r>
          </w:p>
        </w:tc>
      </w:tr>
      <w:tr w:rsidR="5ACA587F" w:rsidRPr="008368CE" w14:paraId="239802C5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00809B1D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eviation from intended interventions</w:t>
            </w:r>
          </w:p>
        </w:tc>
        <w:tc>
          <w:tcPr>
            <w:tcW w:w="1800" w:type="dxa"/>
            <w:vAlign w:val="bottom"/>
          </w:tcPr>
          <w:p w14:paraId="7BA03158" w14:textId="5FD714F6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05" w:type="dxa"/>
            <w:vAlign w:val="bottom"/>
          </w:tcPr>
          <w:p w14:paraId="4DCDE64E" w14:textId="611021F2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interventions other than pedometer use</w:t>
            </w:r>
          </w:p>
        </w:tc>
      </w:tr>
      <w:tr w:rsidR="5ACA587F" w:rsidRPr="008368CE" w14:paraId="0B12CC3E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622295DC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issing Outcome data</w:t>
            </w:r>
          </w:p>
        </w:tc>
        <w:tc>
          <w:tcPr>
            <w:tcW w:w="1800" w:type="dxa"/>
            <w:vAlign w:val="bottom"/>
          </w:tcPr>
          <w:p w14:paraId="5BEBA9D7" w14:textId="6FEE9D8F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05" w:type="dxa"/>
            <w:vAlign w:val="bottom"/>
          </w:tcPr>
          <w:p w14:paraId="5FE2A322" w14:textId="7F65101F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CONSORT diagram not available, not clear if any missing data</w:t>
            </w:r>
          </w:p>
        </w:tc>
      </w:tr>
      <w:tr w:rsidR="5ACA587F" w:rsidRPr="008368CE" w14:paraId="3F7C5672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0004E44B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easurement of outcomes</w:t>
            </w:r>
          </w:p>
        </w:tc>
        <w:tc>
          <w:tcPr>
            <w:tcW w:w="1800" w:type="dxa"/>
            <w:vAlign w:val="bottom"/>
          </w:tcPr>
          <w:p w14:paraId="16C5401D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05" w:type="dxa"/>
            <w:vAlign w:val="bottom"/>
          </w:tcPr>
          <w:p w14:paraId="2BE96394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Unclear if investigators judging the complications were aware of the pedometer readings</w:t>
            </w:r>
          </w:p>
        </w:tc>
      </w:tr>
      <w:tr w:rsidR="5ACA587F" w:rsidRPr="008368CE" w14:paraId="2CEE450F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6B6367DB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election of reported results</w:t>
            </w:r>
          </w:p>
        </w:tc>
        <w:tc>
          <w:tcPr>
            <w:tcW w:w="1800" w:type="dxa"/>
            <w:vAlign w:val="bottom"/>
          </w:tcPr>
          <w:p w14:paraId="668C4E3C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05" w:type="dxa"/>
            <w:vAlign w:val="bottom"/>
          </w:tcPr>
          <w:p w14:paraId="0D37347F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rotocol not registered</w:t>
            </w:r>
          </w:p>
        </w:tc>
      </w:tr>
      <w:tr w:rsidR="5ACA587F" w:rsidRPr="008368CE" w14:paraId="39E05D21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6B757C00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Overall</w:t>
            </w:r>
          </w:p>
        </w:tc>
        <w:tc>
          <w:tcPr>
            <w:tcW w:w="1800" w:type="dxa"/>
            <w:vAlign w:val="bottom"/>
          </w:tcPr>
          <w:p w14:paraId="5DE7F6B9" w14:textId="77777777" w:rsidR="6E6CA41D" w:rsidRPr="008368CE" w:rsidRDefault="6E6CA41D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High </w:t>
            </w:r>
          </w:p>
        </w:tc>
        <w:tc>
          <w:tcPr>
            <w:tcW w:w="5405" w:type="dxa"/>
            <w:vAlign w:val="bottom"/>
          </w:tcPr>
          <w:p w14:paraId="0474907E" w14:textId="77777777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</w:p>
        </w:tc>
      </w:tr>
    </w:tbl>
    <w:p w14:paraId="50B5F882" w14:textId="2DDB4029" w:rsidR="5ACA587F" w:rsidRDefault="5ACA587F" w:rsidP="5ACA587F"/>
    <w:p w14:paraId="4F392AF4" w14:textId="5F31A61C" w:rsidR="00CF7E99" w:rsidRDefault="00CF7E99" w:rsidP="5ACA587F"/>
    <w:p w14:paraId="0EBE675A" w14:textId="398F9FBE" w:rsidR="00CF7E99" w:rsidRDefault="00CF7E99" w:rsidP="5ACA587F"/>
    <w:p w14:paraId="55F010C4" w14:textId="75C019C0" w:rsidR="00CF7E99" w:rsidRDefault="00CF7E99" w:rsidP="5ACA587F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6"/>
        <w:gridCol w:w="1790"/>
        <w:gridCol w:w="5414"/>
      </w:tblGrid>
      <w:tr w:rsidR="09CE79FC" w:rsidRPr="008368CE" w14:paraId="455B9FD6" w14:textId="77777777" w:rsidTr="00E0201B">
        <w:trPr>
          <w:trHeight w:val="300"/>
        </w:trPr>
        <w:tc>
          <w:tcPr>
            <w:tcW w:w="9350" w:type="dxa"/>
            <w:gridSpan w:val="3"/>
            <w:vAlign w:val="bottom"/>
          </w:tcPr>
          <w:p w14:paraId="7E7F2869" w14:textId="0DCB8BBC" w:rsidR="000700B6" w:rsidRPr="008368CE" w:rsidRDefault="000700B6" w:rsidP="09CE79F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 2018</w:t>
            </w:r>
          </w:p>
        </w:tc>
      </w:tr>
      <w:tr w:rsidR="09CE79FC" w:rsidRPr="008368CE" w14:paraId="7B5C1B28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6DC8ED05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omain</w:t>
            </w:r>
          </w:p>
        </w:tc>
        <w:tc>
          <w:tcPr>
            <w:tcW w:w="1790" w:type="dxa"/>
            <w:vAlign w:val="bottom"/>
          </w:tcPr>
          <w:p w14:paraId="391B39B5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isk of bias</w:t>
            </w:r>
          </w:p>
        </w:tc>
        <w:tc>
          <w:tcPr>
            <w:tcW w:w="5414" w:type="dxa"/>
            <w:vAlign w:val="bottom"/>
          </w:tcPr>
          <w:p w14:paraId="091F85BD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Justification</w:t>
            </w:r>
          </w:p>
        </w:tc>
      </w:tr>
      <w:tr w:rsidR="09CE79FC" w:rsidRPr="008368CE" w14:paraId="26473010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36465906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lastRenderedPageBreak/>
              <w:t>Confounding</w:t>
            </w:r>
          </w:p>
        </w:tc>
        <w:tc>
          <w:tcPr>
            <w:tcW w:w="1790" w:type="dxa"/>
            <w:vAlign w:val="bottom"/>
          </w:tcPr>
          <w:p w14:paraId="1DD487A6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14" w:type="dxa"/>
            <w:vAlign w:val="bottom"/>
          </w:tcPr>
          <w:p w14:paraId="07C7458D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tep count adjusted for sex, diagnosis, body mass index, ASA status, comorbidity, or length of stay</w:t>
            </w:r>
          </w:p>
        </w:tc>
      </w:tr>
      <w:tr w:rsidR="09CE79FC" w:rsidRPr="008368CE" w14:paraId="416C18B6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204C8AB4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articipant selection</w:t>
            </w:r>
          </w:p>
        </w:tc>
        <w:tc>
          <w:tcPr>
            <w:tcW w:w="1790" w:type="dxa"/>
            <w:vAlign w:val="bottom"/>
          </w:tcPr>
          <w:p w14:paraId="6BB11272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14" w:type="dxa"/>
            <w:vAlign w:val="bottom"/>
          </w:tcPr>
          <w:p w14:paraId="2C40E626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atients who had metastatic abdominal cancer resection surgeries were recruited</w:t>
            </w:r>
          </w:p>
        </w:tc>
      </w:tr>
      <w:tr w:rsidR="09CE79FC" w:rsidRPr="008368CE" w14:paraId="1DEC2905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197F6F23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Intervention classification</w:t>
            </w:r>
          </w:p>
        </w:tc>
        <w:tc>
          <w:tcPr>
            <w:tcW w:w="1790" w:type="dxa"/>
            <w:vAlign w:val="bottom"/>
          </w:tcPr>
          <w:p w14:paraId="411D7142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14" w:type="dxa"/>
            <w:vAlign w:val="bottom"/>
          </w:tcPr>
          <w:p w14:paraId="64AF8533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interventions other than pedometer use</w:t>
            </w:r>
          </w:p>
        </w:tc>
      </w:tr>
      <w:tr w:rsidR="09CE79FC" w:rsidRPr="008368CE" w14:paraId="3AABF649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694464B2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eviation from intended interventions</w:t>
            </w:r>
          </w:p>
        </w:tc>
        <w:tc>
          <w:tcPr>
            <w:tcW w:w="1790" w:type="dxa"/>
            <w:vAlign w:val="bottom"/>
          </w:tcPr>
          <w:p w14:paraId="02E6E737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14" w:type="dxa"/>
            <w:vAlign w:val="bottom"/>
          </w:tcPr>
          <w:p w14:paraId="44B791C8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interventions other than pedometer use</w:t>
            </w:r>
          </w:p>
        </w:tc>
      </w:tr>
      <w:tr w:rsidR="09CE79FC" w:rsidRPr="008368CE" w14:paraId="07D39C1C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5ADF9194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issing Outcome data</w:t>
            </w:r>
          </w:p>
        </w:tc>
        <w:tc>
          <w:tcPr>
            <w:tcW w:w="1790" w:type="dxa"/>
            <w:vAlign w:val="bottom"/>
          </w:tcPr>
          <w:p w14:paraId="2CE74832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14" w:type="dxa"/>
            <w:vAlign w:val="bottom"/>
          </w:tcPr>
          <w:p w14:paraId="72D2B541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issing pedometer data on 14% of patients</w:t>
            </w:r>
          </w:p>
        </w:tc>
      </w:tr>
      <w:tr w:rsidR="09CE79FC" w:rsidRPr="008368CE" w14:paraId="0DCBF328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0E3B849B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easurement of outcomes</w:t>
            </w:r>
          </w:p>
        </w:tc>
        <w:tc>
          <w:tcPr>
            <w:tcW w:w="1790" w:type="dxa"/>
            <w:vAlign w:val="bottom"/>
          </w:tcPr>
          <w:p w14:paraId="3BB0CA7B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14" w:type="dxa"/>
            <w:vAlign w:val="bottom"/>
          </w:tcPr>
          <w:p w14:paraId="30A2A543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eadmission rate was the primary outcome</w:t>
            </w:r>
          </w:p>
        </w:tc>
      </w:tr>
      <w:tr w:rsidR="09CE79FC" w:rsidRPr="008368CE" w14:paraId="48892DFE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1BF5A0BC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election of reported results</w:t>
            </w:r>
          </w:p>
        </w:tc>
        <w:tc>
          <w:tcPr>
            <w:tcW w:w="1790" w:type="dxa"/>
            <w:vAlign w:val="bottom"/>
          </w:tcPr>
          <w:p w14:paraId="6DD25245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14" w:type="dxa"/>
            <w:vAlign w:val="bottom"/>
          </w:tcPr>
          <w:p w14:paraId="28AB3829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rotocol not registered</w:t>
            </w:r>
          </w:p>
        </w:tc>
      </w:tr>
      <w:tr w:rsidR="09CE79FC" w:rsidRPr="008368CE" w14:paraId="3E2EA29E" w14:textId="77777777" w:rsidTr="00E0201B">
        <w:trPr>
          <w:trHeight w:val="300"/>
        </w:trPr>
        <w:tc>
          <w:tcPr>
            <w:tcW w:w="2146" w:type="dxa"/>
            <w:vAlign w:val="bottom"/>
          </w:tcPr>
          <w:p w14:paraId="1D94B163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Overall</w:t>
            </w:r>
          </w:p>
        </w:tc>
        <w:tc>
          <w:tcPr>
            <w:tcW w:w="1790" w:type="dxa"/>
            <w:vAlign w:val="bottom"/>
          </w:tcPr>
          <w:p w14:paraId="44EFB85A" w14:textId="77777777" w:rsidR="0012007B" w:rsidRPr="008368CE" w:rsidRDefault="0012007B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14" w:type="dxa"/>
            <w:vAlign w:val="bottom"/>
          </w:tcPr>
          <w:p w14:paraId="3CFD0A7A" w14:textId="77777777" w:rsidR="09CE79FC" w:rsidRPr="008368CE" w:rsidRDefault="09CE79FC" w:rsidP="09CE79FC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</w:p>
        </w:tc>
      </w:tr>
    </w:tbl>
    <w:p w14:paraId="1F8F19BB" w14:textId="044CE0A3" w:rsidR="09CE79FC" w:rsidRPr="008368CE" w:rsidRDefault="09CE79FC" w:rsidP="09CE79FC"/>
    <w:p w14:paraId="00688976" w14:textId="64694DCD" w:rsidR="09CE79FC" w:rsidRDefault="09CE79FC" w:rsidP="09CE79FC"/>
    <w:p w14:paraId="36DA8CD0" w14:textId="77777777" w:rsidR="00E0201B" w:rsidRPr="008368CE" w:rsidRDefault="00E0201B" w:rsidP="09CE79FC"/>
    <w:tbl>
      <w:tblPr>
        <w:tblW w:w="9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10"/>
      </w:tblGrid>
      <w:tr w:rsidR="000700B6" w:rsidRPr="008368CE" w14:paraId="704DEC87" w14:textId="77777777" w:rsidTr="09CE79FC">
        <w:trPr>
          <w:trHeight w:val="285"/>
        </w:trPr>
        <w:tc>
          <w:tcPr>
            <w:tcW w:w="9365" w:type="dxa"/>
            <w:gridSpan w:val="3"/>
            <w:noWrap/>
            <w:vAlign w:val="bottom"/>
            <w:hideMark/>
          </w:tcPr>
          <w:p w14:paraId="59C4DC8D" w14:textId="7D9D34EA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akajima 2020</w:t>
            </w:r>
          </w:p>
        </w:tc>
      </w:tr>
      <w:tr w:rsidR="0012007B" w:rsidRPr="008368CE" w14:paraId="640C1675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877F90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2D99FA8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10" w:type="dxa"/>
            <w:noWrap/>
            <w:vAlign w:val="bottom"/>
            <w:hideMark/>
          </w:tcPr>
          <w:p w14:paraId="072CFDA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574629" w:rsidRPr="008368CE" w14:paraId="44871FCA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EC66D15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5D538BA7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69217B61" w14:textId="10F73A55" w:rsidR="00574629" w:rsidRPr="008368CE" w:rsidRDefault="3C17200B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ultivariable regression with age, gender, comorbidity, cancer type/staging, surgical time, blood loss</w:t>
            </w:r>
          </w:p>
        </w:tc>
      </w:tr>
      <w:tr w:rsidR="0012007B" w:rsidRPr="008368CE" w14:paraId="545A118D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EDB634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117C349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64F98B1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elective hepatobiliary cancer surgeries were recruited</w:t>
            </w:r>
          </w:p>
        </w:tc>
      </w:tr>
      <w:tr w:rsidR="0012007B" w:rsidRPr="008368CE" w14:paraId="1D9A4815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E60356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6BED687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0DCD71F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53B77A66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2CC135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2A0DBB0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6BCDDD8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6CB10E23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0DF817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5977312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4CA4E34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14 % of patients had missing pedometer data</w:t>
            </w:r>
          </w:p>
        </w:tc>
      </w:tr>
      <w:tr w:rsidR="0012007B" w:rsidRPr="008368CE" w14:paraId="71675429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F7836A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21D5415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0D397C6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6FDB84E7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4149EA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461867B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315047B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7BCDDF24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3867AD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6922892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6CF4863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27D9C4B7" w14:textId="685C7140" w:rsidR="0012007B" w:rsidRPr="008368CE" w:rsidRDefault="0012007B"/>
    <w:p w14:paraId="6BA30087" w14:textId="77777777" w:rsidR="00CF7E99" w:rsidRPr="008368CE" w:rsidRDefault="00CF7E99"/>
    <w:tbl>
      <w:tblPr>
        <w:tblW w:w="9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10"/>
      </w:tblGrid>
      <w:tr w:rsidR="000700B6" w:rsidRPr="008368CE" w14:paraId="0BD1B105" w14:textId="77777777" w:rsidTr="09CE79FC">
        <w:trPr>
          <w:trHeight w:val="285"/>
        </w:trPr>
        <w:tc>
          <w:tcPr>
            <w:tcW w:w="9365" w:type="dxa"/>
            <w:gridSpan w:val="3"/>
            <w:noWrap/>
            <w:vAlign w:val="bottom"/>
            <w:hideMark/>
          </w:tcPr>
          <w:p w14:paraId="4D853F14" w14:textId="0D95E105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Nevo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2021</w:t>
            </w:r>
          </w:p>
        </w:tc>
      </w:tr>
      <w:tr w:rsidR="0012007B" w:rsidRPr="008368CE" w14:paraId="6D213B2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680BCA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13D0F54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10" w:type="dxa"/>
            <w:noWrap/>
            <w:vAlign w:val="bottom"/>
            <w:hideMark/>
          </w:tcPr>
          <w:p w14:paraId="525DA21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44E3D31C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EE63FD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522C402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06A6B7BF" w14:textId="589295B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Multivariable regression </w:t>
            </w:r>
            <w:r w:rsidR="3C17200B" w:rsidRPr="008368CE">
              <w:rPr>
                <w:rFonts w:ascii="Calibri" w:eastAsia="Times New Roman" w:hAnsi="Calibri" w:cs="Calibri"/>
                <w:color w:val="000000" w:themeColor="text1"/>
              </w:rPr>
              <w:t>with age, BMI, comorbidity, preop labs</w:t>
            </w:r>
          </w:p>
        </w:tc>
      </w:tr>
      <w:tr w:rsidR="0012007B" w:rsidRPr="008368CE" w14:paraId="38410ED3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3269FE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2BD14CB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1779D73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abdominal surgeries were recruited</w:t>
            </w:r>
          </w:p>
        </w:tc>
      </w:tr>
      <w:tr w:rsidR="0012007B" w:rsidRPr="008368CE" w14:paraId="3DA3CD2B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2E28BF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381F8DD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2D91638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6569C85B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002BB0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13CD84D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4E6DCD4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741398C6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6382C8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5411900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40CF844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6 % of patients had missing pedometer data</w:t>
            </w:r>
          </w:p>
        </w:tc>
      </w:tr>
      <w:tr w:rsidR="0012007B" w:rsidRPr="008368CE" w14:paraId="6F737E5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ED8C81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4D81AE7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030EF25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2206E76F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CC1E8A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76074FE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1191D0E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0B9F4E22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DE960C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7D3332E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3035663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401997BF" w14:textId="7958CB25" w:rsidR="0012007B" w:rsidRDefault="0012007B"/>
    <w:p w14:paraId="5E764480" w14:textId="7A2EB84A" w:rsidR="00E0201B" w:rsidRDefault="00E0201B"/>
    <w:p w14:paraId="6D60EE42" w14:textId="77777777" w:rsidR="00E0201B" w:rsidRPr="008368CE" w:rsidRDefault="00E0201B"/>
    <w:tbl>
      <w:tblPr>
        <w:tblW w:w="9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77"/>
      </w:tblGrid>
      <w:tr w:rsidR="00A04C16" w:rsidRPr="008368CE" w14:paraId="7E92B273" w14:textId="77777777" w:rsidTr="0041013F">
        <w:trPr>
          <w:trHeight w:val="285"/>
        </w:trPr>
        <w:tc>
          <w:tcPr>
            <w:tcW w:w="9432" w:type="dxa"/>
            <w:gridSpan w:val="3"/>
            <w:noWrap/>
            <w:vAlign w:val="bottom"/>
            <w:hideMark/>
          </w:tcPr>
          <w:p w14:paraId="05B4A7B6" w14:textId="659B78C0" w:rsidR="00A04C16" w:rsidRPr="008368CE" w:rsidRDefault="00A04C16" w:rsidP="0041013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eed 2021</w:t>
            </w:r>
          </w:p>
        </w:tc>
      </w:tr>
      <w:tr w:rsidR="00A04C16" w:rsidRPr="008368CE" w14:paraId="4DC7E419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CD4F4F7" w14:textId="77777777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70C68610" w14:textId="77777777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77" w:type="dxa"/>
            <w:noWrap/>
            <w:vAlign w:val="bottom"/>
            <w:hideMark/>
          </w:tcPr>
          <w:p w14:paraId="0B1207F4" w14:textId="77777777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A04C16" w:rsidRPr="008368CE" w14:paraId="07750783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8865F5D" w14:textId="77777777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260522D1" w14:textId="77777777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2E156FF6" w14:textId="509BD9EB" w:rsidR="00A04C16" w:rsidRPr="008368CE" w:rsidRDefault="00A04C16" w:rsidP="0041013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Comorbidities not </w:t>
            </w:r>
            <w:r w:rsidR="00574629" w:rsidRPr="008368CE">
              <w:rPr>
                <w:rFonts w:ascii="Calibri" w:eastAsia="Times New Roman" w:hAnsi="Calibri" w:cs="Calibri"/>
                <w:color w:val="000000"/>
              </w:rPr>
              <w:t>included in the multivariable regression</w:t>
            </w:r>
          </w:p>
        </w:tc>
      </w:tr>
      <w:tr w:rsidR="00574629" w:rsidRPr="008368CE" w14:paraId="387EADAF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FADE995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3DE6CD6C" w14:textId="752A1271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77" w:type="dxa"/>
            <w:noWrap/>
            <w:vAlign w:val="bottom"/>
            <w:hideMark/>
          </w:tcPr>
          <w:p w14:paraId="5A638F56" w14:textId="74BA4515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bariatric surgery surgeries were recruited</w:t>
            </w:r>
          </w:p>
        </w:tc>
      </w:tr>
      <w:tr w:rsidR="00574629" w:rsidRPr="008368CE" w14:paraId="69A276E7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ED9EB70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392A11DD" w14:textId="0FFEE97F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77" w:type="dxa"/>
            <w:noWrap/>
            <w:vAlign w:val="bottom"/>
            <w:hideMark/>
          </w:tcPr>
          <w:p w14:paraId="1DFC0D99" w14:textId="1438B413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ostoperative day 0 and day 1 step counts were measured</w:t>
            </w:r>
          </w:p>
        </w:tc>
      </w:tr>
      <w:tr w:rsidR="00574629" w:rsidRPr="008368CE" w14:paraId="595FC315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8B87155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76E0958E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77" w:type="dxa"/>
            <w:noWrap/>
            <w:vAlign w:val="bottom"/>
            <w:hideMark/>
          </w:tcPr>
          <w:p w14:paraId="20D653F6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574629" w:rsidRPr="008368CE" w14:paraId="23AF7F65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9CBD7BE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2C206912" w14:textId="7CE63C5E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726B913B" w14:textId="30CF79EC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12% of patients did not have pedometer data</w:t>
            </w:r>
          </w:p>
        </w:tc>
      </w:tr>
      <w:tr w:rsidR="00574629" w:rsidRPr="008368CE" w14:paraId="422E9938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EB6FC04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6CEEF360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25FBA67C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574629" w:rsidRPr="008368CE" w14:paraId="794B6560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0B8DFB3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1F6A8E27" w14:textId="64A03DE9" w:rsidR="00574629" w:rsidRPr="008368CE" w:rsidRDefault="001E4D00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</w:t>
            </w:r>
            <w:r w:rsidR="00574629" w:rsidRPr="008368CE">
              <w:rPr>
                <w:rFonts w:ascii="Calibri" w:eastAsia="Times New Roman" w:hAnsi="Calibri" w:cs="Calibri"/>
                <w:color w:val="000000"/>
              </w:rPr>
              <w:t>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55DC2384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574629" w:rsidRPr="008368CE" w14:paraId="348BA334" w14:textId="77777777" w:rsidTr="0041013F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C7D1FB1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4735A10B" w14:textId="32BD8352" w:rsidR="00574629" w:rsidRPr="008368CE" w:rsidRDefault="00A32FD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77" w:type="dxa"/>
            <w:noWrap/>
            <w:vAlign w:val="bottom"/>
            <w:hideMark/>
          </w:tcPr>
          <w:p w14:paraId="6F6FF15E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031961F6" w14:textId="7FCFCE5D" w:rsidR="0012007B" w:rsidRPr="008368CE" w:rsidRDefault="0012007B"/>
    <w:p w14:paraId="6FF388C8" w14:textId="67581F98" w:rsidR="0012007B" w:rsidRDefault="0012007B" w:rsidP="5ACA587F"/>
    <w:p w14:paraId="4B3A5097" w14:textId="77777777" w:rsidR="00CF7E99" w:rsidRPr="008368CE" w:rsidRDefault="00CF7E99" w:rsidP="5ACA587F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3"/>
        <w:gridCol w:w="1786"/>
        <w:gridCol w:w="5421"/>
      </w:tblGrid>
      <w:tr w:rsidR="5ACA587F" w:rsidRPr="008368CE" w14:paraId="4ABA940E" w14:textId="77777777" w:rsidTr="5ACA587F">
        <w:trPr>
          <w:trHeight w:val="285"/>
        </w:trPr>
        <w:tc>
          <w:tcPr>
            <w:tcW w:w="9432" w:type="dxa"/>
            <w:gridSpan w:val="3"/>
            <w:vAlign w:val="bottom"/>
          </w:tcPr>
          <w:p w14:paraId="1DD70000" w14:textId="100BD4D9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ichards 2020</w:t>
            </w:r>
          </w:p>
        </w:tc>
      </w:tr>
      <w:tr w:rsidR="5ACA587F" w:rsidRPr="008368CE" w14:paraId="21B1E7AE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7CA1A0E5" w14:textId="77777777" w:rsidR="2CE734EA" w:rsidRPr="008368CE" w:rsidRDefault="2CE734EA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omain</w:t>
            </w:r>
          </w:p>
        </w:tc>
        <w:tc>
          <w:tcPr>
            <w:tcW w:w="1800" w:type="dxa"/>
            <w:vAlign w:val="bottom"/>
          </w:tcPr>
          <w:p w14:paraId="06FB9BBC" w14:textId="77777777" w:rsidR="2CE734EA" w:rsidRPr="008368CE" w:rsidRDefault="2CE734EA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isk of bias</w:t>
            </w:r>
          </w:p>
        </w:tc>
        <w:tc>
          <w:tcPr>
            <w:tcW w:w="5477" w:type="dxa"/>
            <w:vAlign w:val="bottom"/>
          </w:tcPr>
          <w:p w14:paraId="4004D666" w14:textId="77777777" w:rsidR="2CE734EA" w:rsidRPr="008368CE" w:rsidRDefault="2CE734EA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Justification</w:t>
            </w:r>
          </w:p>
        </w:tc>
      </w:tr>
      <w:tr w:rsidR="5ACA587F" w:rsidRPr="008368CE" w14:paraId="728A4521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22473DE6" w14:textId="77777777" w:rsidR="2CE734EA" w:rsidRPr="008368CE" w:rsidRDefault="2CE734EA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lastRenderedPageBreak/>
              <w:t>Confounding</w:t>
            </w:r>
          </w:p>
        </w:tc>
        <w:tc>
          <w:tcPr>
            <w:tcW w:w="1800" w:type="dxa"/>
            <w:vAlign w:val="bottom"/>
          </w:tcPr>
          <w:p w14:paraId="2C4F01B0" w14:textId="2FADF23E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761A5E2E" w14:textId="10FAF4B1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Adjusted for age, gender, tumor stage and operative access</w:t>
            </w:r>
          </w:p>
        </w:tc>
      </w:tr>
      <w:tr w:rsidR="5ACA587F" w:rsidRPr="008368CE" w14:paraId="279DCA0C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6C9A1E6F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articipant selection</w:t>
            </w:r>
          </w:p>
        </w:tc>
        <w:tc>
          <w:tcPr>
            <w:tcW w:w="1800" w:type="dxa"/>
            <w:vAlign w:val="bottom"/>
          </w:tcPr>
          <w:p w14:paraId="6AF78E49" w14:textId="752A1271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306785E5" w14:textId="54512EE1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atients who had major colorectal surgery surgeries were recruited</w:t>
            </w:r>
          </w:p>
        </w:tc>
      </w:tr>
      <w:tr w:rsidR="5ACA587F" w:rsidRPr="008368CE" w14:paraId="492A5082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55FB6883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Intervention classification</w:t>
            </w:r>
          </w:p>
        </w:tc>
        <w:tc>
          <w:tcPr>
            <w:tcW w:w="1800" w:type="dxa"/>
            <w:vAlign w:val="bottom"/>
          </w:tcPr>
          <w:p w14:paraId="1274434A" w14:textId="0FFEE97F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2A67F5D1" w14:textId="1E33E69C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Preoperative step count monitored for 14 days</w:t>
            </w:r>
          </w:p>
        </w:tc>
      </w:tr>
      <w:tr w:rsidR="5ACA587F" w:rsidRPr="008368CE" w14:paraId="5841E9F7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311D65E3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Deviation from intended interventions</w:t>
            </w:r>
          </w:p>
        </w:tc>
        <w:tc>
          <w:tcPr>
            <w:tcW w:w="1800" w:type="dxa"/>
            <w:vAlign w:val="bottom"/>
          </w:tcPr>
          <w:p w14:paraId="4428E814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186308EA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interventions other than pedometer use</w:t>
            </w:r>
          </w:p>
        </w:tc>
      </w:tr>
      <w:tr w:rsidR="5ACA587F" w:rsidRPr="008368CE" w14:paraId="49B64EBD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4FCBE74C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issing Outcome data</w:t>
            </w:r>
          </w:p>
        </w:tc>
        <w:tc>
          <w:tcPr>
            <w:tcW w:w="1800" w:type="dxa"/>
            <w:vAlign w:val="bottom"/>
          </w:tcPr>
          <w:p w14:paraId="72D282D8" w14:textId="46E90FD2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2AB20C86" w14:textId="5DB569F0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No missing data reported</w:t>
            </w:r>
          </w:p>
        </w:tc>
      </w:tr>
      <w:tr w:rsidR="5ACA587F" w:rsidRPr="008368CE" w14:paraId="2BE92C0B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6C33BB3A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Measurement of outcomes</w:t>
            </w:r>
          </w:p>
        </w:tc>
        <w:tc>
          <w:tcPr>
            <w:tcW w:w="1800" w:type="dxa"/>
            <w:vAlign w:val="bottom"/>
          </w:tcPr>
          <w:p w14:paraId="24B82EC7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ome concerns</w:t>
            </w:r>
          </w:p>
        </w:tc>
        <w:tc>
          <w:tcPr>
            <w:tcW w:w="5477" w:type="dxa"/>
            <w:vAlign w:val="bottom"/>
          </w:tcPr>
          <w:p w14:paraId="65EF333B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Unclear if investigators judging the complications were aware of the pedometer readings</w:t>
            </w:r>
          </w:p>
        </w:tc>
      </w:tr>
      <w:tr w:rsidR="5ACA587F" w:rsidRPr="008368CE" w14:paraId="030C0CD2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0AA95A93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Selection of reported results</w:t>
            </w:r>
          </w:p>
        </w:tc>
        <w:tc>
          <w:tcPr>
            <w:tcW w:w="1800" w:type="dxa"/>
            <w:vAlign w:val="bottom"/>
          </w:tcPr>
          <w:p w14:paraId="1662E745" w14:textId="6DC9E8DC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</w:t>
            </w:r>
          </w:p>
        </w:tc>
        <w:tc>
          <w:tcPr>
            <w:tcW w:w="5477" w:type="dxa"/>
            <w:vAlign w:val="bottom"/>
          </w:tcPr>
          <w:p w14:paraId="529CEEDC" w14:textId="7392239D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Registration ACTRN12618000045213</w:t>
            </w:r>
          </w:p>
        </w:tc>
      </w:tr>
      <w:tr w:rsidR="5ACA587F" w:rsidRPr="008368CE" w14:paraId="118787B5" w14:textId="77777777" w:rsidTr="5ACA587F">
        <w:trPr>
          <w:trHeight w:val="285"/>
        </w:trPr>
        <w:tc>
          <w:tcPr>
            <w:tcW w:w="2155" w:type="dxa"/>
            <w:vAlign w:val="bottom"/>
          </w:tcPr>
          <w:p w14:paraId="1B31A8F3" w14:textId="77777777" w:rsidR="3C4FBDA7" w:rsidRPr="008368CE" w:rsidRDefault="3C4FBDA7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Overall</w:t>
            </w:r>
          </w:p>
        </w:tc>
        <w:tc>
          <w:tcPr>
            <w:tcW w:w="1800" w:type="dxa"/>
            <w:vAlign w:val="bottom"/>
          </w:tcPr>
          <w:p w14:paraId="15C6EC78" w14:textId="31BDAB8F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>Low/ Some concerns</w:t>
            </w:r>
          </w:p>
        </w:tc>
        <w:tc>
          <w:tcPr>
            <w:tcW w:w="5477" w:type="dxa"/>
            <w:vAlign w:val="bottom"/>
          </w:tcPr>
          <w:p w14:paraId="34E8A017" w14:textId="77777777" w:rsidR="5ACA587F" w:rsidRPr="008368CE" w:rsidRDefault="5ACA587F" w:rsidP="5ACA587F">
            <w:pPr>
              <w:spacing w:after="0" w:line="240" w:lineRule="auto"/>
              <w:rPr>
                <w:rFonts w:ascii="Calibri" w:eastAsia="Times New Roman" w:hAnsi="Calibri" w:cs="Calibri"/>
                <w:color w:val="000000" w:themeColor="text1"/>
              </w:rPr>
            </w:pPr>
          </w:p>
        </w:tc>
      </w:tr>
    </w:tbl>
    <w:p w14:paraId="622CC83C" w14:textId="408AE1CC" w:rsidR="0012007B" w:rsidRPr="008368CE" w:rsidRDefault="0012007B" w:rsidP="5ACA587F"/>
    <w:p w14:paraId="3470F197" w14:textId="099A72F5" w:rsidR="5ACA587F" w:rsidRPr="008368CE" w:rsidRDefault="5ACA587F" w:rsidP="5ACA587F"/>
    <w:tbl>
      <w:tblPr>
        <w:tblW w:w="9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77"/>
      </w:tblGrid>
      <w:tr w:rsidR="000700B6" w:rsidRPr="008368CE" w14:paraId="02C6FA93" w14:textId="77777777" w:rsidTr="000700B6">
        <w:trPr>
          <w:trHeight w:val="285"/>
        </w:trPr>
        <w:tc>
          <w:tcPr>
            <w:tcW w:w="9432" w:type="dxa"/>
            <w:gridSpan w:val="3"/>
            <w:noWrap/>
            <w:vAlign w:val="bottom"/>
            <w:hideMark/>
          </w:tcPr>
          <w:p w14:paraId="2E9E1CE3" w14:textId="2A54AA88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ossi 2021</w:t>
            </w:r>
          </w:p>
        </w:tc>
      </w:tr>
      <w:tr w:rsidR="0012007B" w:rsidRPr="008368CE" w14:paraId="4E3AE72F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6877F2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37265D1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77" w:type="dxa"/>
            <w:noWrap/>
            <w:vAlign w:val="bottom"/>
            <w:hideMark/>
          </w:tcPr>
          <w:p w14:paraId="55CDAB8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7B75CA3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4C3E14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29A6F7A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0578843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t clear how the predictive models are generated and what covariates are included in the analysis</w:t>
            </w:r>
          </w:p>
        </w:tc>
      </w:tr>
      <w:tr w:rsidR="0012007B" w:rsidRPr="008368CE" w14:paraId="4EA77186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0DB605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2B0BEB0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034379E1" w14:textId="49A338D2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Patient data from two previous studies were </w:t>
            </w:r>
            <w:r w:rsidR="00FB1505" w:rsidRPr="008368CE">
              <w:rPr>
                <w:rFonts w:ascii="Calibri" w:eastAsia="Times New Roman" w:hAnsi="Calibri" w:cs="Calibri"/>
                <w:color w:val="000000"/>
              </w:rPr>
              <w:t>analyzed</w:t>
            </w:r>
          </w:p>
        </w:tc>
      </w:tr>
      <w:tr w:rsidR="0012007B" w:rsidRPr="008368CE" w14:paraId="32A34F46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8BAF1C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06DA56C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0140EBD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t's not clear how the pedometer data is processed through machine learning</w:t>
            </w:r>
          </w:p>
        </w:tc>
      </w:tr>
      <w:tr w:rsidR="0012007B" w:rsidRPr="008368CE" w14:paraId="6F8B67E1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E24F99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2B86D31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77" w:type="dxa"/>
            <w:noWrap/>
            <w:vAlign w:val="bottom"/>
            <w:hideMark/>
          </w:tcPr>
          <w:p w14:paraId="6E5C8C9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10B4C179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21D24E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431D05E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77" w:type="dxa"/>
            <w:noWrap/>
            <w:vAlign w:val="bottom"/>
            <w:hideMark/>
          </w:tcPr>
          <w:p w14:paraId="4B798A2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tudy data from previous studies were included</w:t>
            </w:r>
          </w:p>
        </w:tc>
      </w:tr>
      <w:tr w:rsidR="0012007B" w:rsidRPr="008368CE" w14:paraId="4048C5D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16EFC4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19CFED0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58C608B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577719AE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42DA55D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4D1C14A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77" w:type="dxa"/>
            <w:noWrap/>
            <w:vAlign w:val="bottom"/>
            <w:hideMark/>
          </w:tcPr>
          <w:p w14:paraId="4951856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53262762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F21059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00DF985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77" w:type="dxa"/>
            <w:noWrap/>
            <w:vAlign w:val="bottom"/>
            <w:hideMark/>
          </w:tcPr>
          <w:p w14:paraId="1CE332F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3A0FC6AB" w14:textId="0A455E00" w:rsidR="0012007B" w:rsidRPr="008368CE" w:rsidRDefault="0012007B"/>
    <w:p w14:paraId="2233CB3E" w14:textId="3808C791" w:rsidR="0012007B" w:rsidRPr="008368CE" w:rsidRDefault="0012007B"/>
    <w:p w14:paraId="43DCC870" w14:textId="77777777" w:rsidR="0012007B" w:rsidRPr="008368CE" w:rsidRDefault="0012007B"/>
    <w:tbl>
      <w:tblPr>
        <w:tblW w:w="94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90"/>
      </w:tblGrid>
      <w:tr w:rsidR="000700B6" w:rsidRPr="008368CE" w14:paraId="5FD8303D" w14:textId="77777777" w:rsidTr="000700B6">
        <w:trPr>
          <w:trHeight w:val="285"/>
        </w:trPr>
        <w:tc>
          <w:tcPr>
            <w:tcW w:w="9445" w:type="dxa"/>
            <w:gridSpan w:val="3"/>
            <w:noWrap/>
            <w:vAlign w:val="bottom"/>
            <w:hideMark/>
          </w:tcPr>
          <w:p w14:paraId="689CBBA9" w14:textId="76561C42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Wolk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 xml:space="preserve"> 2021</w:t>
            </w:r>
          </w:p>
        </w:tc>
      </w:tr>
      <w:tr w:rsidR="0012007B" w:rsidRPr="008368CE" w14:paraId="02601F35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3BF78F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638F74C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90" w:type="dxa"/>
            <w:noWrap/>
            <w:vAlign w:val="bottom"/>
            <w:hideMark/>
          </w:tcPr>
          <w:p w14:paraId="11804EE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0DF94AA1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C99F09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78AEF35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90" w:type="dxa"/>
            <w:noWrap/>
            <w:vAlign w:val="bottom"/>
            <w:hideMark/>
          </w:tcPr>
          <w:p w14:paraId="6ABA73C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correlation reported between lower step count and preoperative comorbidity, other variables not </w:t>
            </w:r>
            <w:proofErr w:type="spellStart"/>
            <w:r w:rsidRPr="008368CE">
              <w:rPr>
                <w:rFonts w:ascii="Calibri" w:eastAsia="Times New Roman" w:hAnsi="Calibri" w:cs="Calibri"/>
                <w:color w:val="000000"/>
              </w:rPr>
              <w:t>analysed</w:t>
            </w:r>
            <w:proofErr w:type="spellEnd"/>
            <w:r w:rsidRPr="008368CE">
              <w:rPr>
                <w:rFonts w:ascii="Calibri" w:eastAsia="Times New Roman" w:hAnsi="Calibri" w:cs="Calibri"/>
                <w:color w:val="000000"/>
              </w:rPr>
              <w:t>. High dropout rate among patients who required prolonged critical care stay</w:t>
            </w:r>
          </w:p>
        </w:tc>
      </w:tr>
      <w:tr w:rsidR="0012007B" w:rsidRPr="008368CE" w14:paraId="1AB084B1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FB0BD1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2A52AA1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90" w:type="dxa"/>
            <w:noWrap/>
            <w:vAlign w:val="bottom"/>
            <w:hideMark/>
          </w:tcPr>
          <w:p w14:paraId="4055126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elective colorectal surgeries were recruited</w:t>
            </w:r>
          </w:p>
        </w:tc>
      </w:tr>
      <w:tr w:rsidR="0012007B" w:rsidRPr="008368CE" w14:paraId="30E78ADD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0DF2A6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0C6AA2C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90" w:type="dxa"/>
            <w:noWrap/>
            <w:vAlign w:val="bottom"/>
            <w:hideMark/>
          </w:tcPr>
          <w:p w14:paraId="71F3CC0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hort divided according to the median step count amongst the cohort</w:t>
            </w:r>
          </w:p>
        </w:tc>
      </w:tr>
      <w:tr w:rsidR="0012007B" w:rsidRPr="008368CE" w14:paraId="1A818DA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DC71FD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1B1C857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90" w:type="dxa"/>
            <w:noWrap/>
            <w:vAlign w:val="bottom"/>
            <w:hideMark/>
          </w:tcPr>
          <w:p w14:paraId="30391FB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550247ED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72372D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25FA818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90" w:type="dxa"/>
            <w:noWrap/>
            <w:vAlign w:val="bottom"/>
            <w:hideMark/>
          </w:tcPr>
          <w:p w14:paraId="1647A14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4% of patient excluded due to missing pedometer data</w:t>
            </w:r>
          </w:p>
        </w:tc>
      </w:tr>
      <w:tr w:rsidR="0012007B" w:rsidRPr="008368CE" w14:paraId="4F63A3E6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538E3EF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13126AD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90" w:type="dxa"/>
            <w:noWrap/>
            <w:vAlign w:val="bottom"/>
            <w:hideMark/>
          </w:tcPr>
          <w:p w14:paraId="44997D2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2F3C307D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C93A11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0698F1B1" w14:textId="64AF7C9D" w:rsidR="0012007B" w:rsidRPr="008368CE" w:rsidRDefault="001E4D00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</w:t>
            </w:r>
            <w:r w:rsidR="0012007B" w:rsidRPr="008368CE">
              <w:rPr>
                <w:rFonts w:ascii="Calibri" w:eastAsia="Times New Roman" w:hAnsi="Calibri" w:cs="Calibri"/>
                <w:color w:val="000000"/>
              </w:rPr>
              <w:t>ome concerns</w:t>
            </w:r>
          </w:p>
        </w:tc>
        <w:tc>
          <w:tcPr>
            <w:tcW w:w="5490" w:type="dxa"/>
            <w:noWrap/>
            <w:vAlign w:val="bottom"/>
            <w:hideMark/>
          </w:tcPr>
          <w:p w14:paraId="347CB51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7AD6716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31CEBE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7793A5A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90" w:type="dxa"/>
            <w:noWrap/>
            <w:vAlign w:val="bottom"/>
            <w:hideMark/>
          </w:tcPr>
          <w:p w14:paraId="76461D1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2785EC2" w14:textId="3AA15216" w:rsidR="0012007B" w:rsidRDefault="0012007B"/>
    <w:p w14:paraId="59D6F66C" w14:textId="26B884AC" w:rsidR="00E0201B" w:rsidRDefault="00E0201B"/>
    <w:p w14:paraId="0FC6827E" w14:textId="77777777" w:rsidR="00E0201B" w:rsidRPr="008368CE" w:rsidRDefault="00E0201B"/>
    <w:tbl>
      <w:tblPr>
        <w:tblW w:w="9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05"/>
      </w:tblGrid>
      <w:tr w:rsidR="000700B6" w:rsidRPr="008368CE" w14:paraId="46E70EFC" w14:textId="77777777" w:rsidTr="00324994">
        <w:trPr>
          <w:trHeight w:val="285"/>
        </w:trPr>
        <w:tc>
          <w:tcPr>
            <w:tcW w:w="9360" w:type="dxa"/>
            <w:gridSpan w:val="3"/>
            <w:noWrap/>
            <w:vAlign w:val="bottom"/>
            <w:hideMark/>
          </w:tcPr>
          <w:p w14:paraId="59CA7493" w14:textId="6E04E1E9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Wu 2020</w:t>
            </w:r>
          </w:p>
        </w:tc>
      </w:tr>
      <w:tr w:rsidR="0012007B" w:rsidRPr="008368CE" w14:paraId="6314D54E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936A7D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30D2028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05" w:type="dxa"/>
            <w:noWrap/>
            <w:vAlign w:val="bottom"/>
            <w:hideMark/>
          </w:tcPr>
          <w:p w14:paraId="03B8C97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12007B" w:rsidRPr="008368CE" w14:paraId="01DA6B60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14808B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33827C1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2FDE6521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nly accounted for surgery type and cancer type in the multivariable analysis</w:t>
            </w:r>
          </w:p>
        </w:tc>
      </w:tr>
      <w:tr w:rsidR="0012007B" w:rsidRPr="008368CE" w14:paraId="6B7BF719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355E0D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009EB2C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633E637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 undergoing gastric cancer surgery</w:t>
            </w:r>
          </w:p>
        </w:tc>
      </w:tr>
      <w:tr w:rsidR="0012007B" w:rsidRPr="008368CE" w14:paraId="1071940E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DC357F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1A128F8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5517E32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5441FDA3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049847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4F6CEAC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05" w:type="dxa"/>
            <w:noWrap/>
            <w:vAlign w:val="bottom"/>
            <w:hideMark/>
          </w:tcPr>
          <w:p w14:paraId="2078C59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2F201282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2AC3BB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247CC69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61DB24C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p to 14% of patients had missing pedometer data</w:t>
            </w:r>
          </w:p>
        </w:tc>
      </w:tr>
      <w:tr w:rsidR="0012007B" w:rsidRPr="008368CE" w14:paraId="2A56F6B6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C72E1F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5E547BCD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6A1E600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discharge decision were made with the knowledge of pedometer readings</w:t>
            </w:r>
          </w:p>
        </w:tc>
      </w:tr>
      <w:tr w:rsidR="0012007B" w:rsidRPr="008368CE" w14:paraId="7B7C53B4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5437BD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68F3754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05" w:type="dxa"/>
            <w:noWrap/>
            <w:vAlign w:val="bottom"/>
            <w:hideMark/>
          </w:tcPr>
          <w:p w14:paraId="5EE7BE4C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8368CE" w14:paraId="6C6A7D6A" w14:textId="77777777" w:rsidTr="000700B6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6BA4286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13AE2B85" w14:textId="5E919EC5" w:rsidR="0012007B" w:rsidRPr="008368CE" w:rsidRDefault="00A32FD9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05" w:type="dxa"/>
            <w:noWrap/>
            <w:vAlign w:val="bottom"/>
            <w:hideMark/>
          </w:tcPr>
          <w:p w14:paraId="1BC840C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0986BA43" w14:textId="77777777" w:rsidR="00CF7E99" w:rsidRPr="008368CE" w:rsidRDefault="00CF7E99"/>
    <w:tbl>
      <w:tblPr>
        <w:tblW w:w="9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2155"/>
        <w:gridCol w:w="1800"/>
        <w:gridCol w:w="5410"/>
      </w:tblGrid>
      <w:tr w:rsidR="000700B6" w:rsidRPr="008368CE" w14:paraId="3C8949E7" w14:textId="77777777" w:rsidTr="09CE79FC">
        <w:trPr>
          <w:trHeight w:val="285"/>
        </w:trPr>
        <w:tc>
          <w:tcPr>
            <w:tcW w:w="9365" w:type="dxa"/>
            <w:gridSpan w:val="3"/>
            <w:noWrap/>
            <w:vAlign w:val="bottom"/>
            <w:hideMark/>
          </w:tcPr>
          <w:p w14:paraId="7F7B6972" w14:textId="11A417CB" w:rsidR="000700B6" w:rsidRPr="008368CE" w:rsidRDefault="000700B6" w:rsidP="0012007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Yi 2021</w:t>
            </w:r>
          </w:p>
        </w:tc>
      </w:tr>
      <w:tr w:rsidR="0012007B" w:rsidRPr="008368CE" w14:paraId="01306AEA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9E4F6C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omain</w:t>
            </w:r>
          </w:p>
        </w:tc>
        <w:tc>
          <w:tcPr>
            <w:tcW w:w="1800" w:type="dxa"/>
            <w:noWrap/>
            <w:vAlign w:val="bottom"/>
            <w:hideMark/>
          </w:tcPr>
          <w:p w14:paraId="5FDB7A7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Risk of bias</w:t>
            </w:r>
          </w:p>
        </w:tc>
        <w:tc>
          <w:tcPr>
            <w:tcW w:w="5410" w:type="dxa"/>
            <w:noWrap/>
            <w:vAlign w:val="bottom"/>
            <w:hideMark/>
          </w:tcPr>
          <w:p w14:paraId="01F72418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Justification</w:t>
            </w:r>
          </w:p>
        </w:tc>
      </w:tr>
      <w:tr w:rsidR="00574629" w:rsidRPr="008368CE" w14:paraId="487382E9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9823D58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lastRenderedPageBreak/>
              <w:t>Confounding</w:t>
            </w:r>
          </w:p>
        </w:tc>
        <w:tc>
          <w:tcPr>
            <w:tcW w:w="1800" w:type="dxa"/>
            <w:noWrap/>
            <w:vAlign w:val="bottom"/>
            <w:hideMark/>
          </w:tcPr>
          <w:p w14:paraId="54783B7E" w14:textId="77777777" w:rsidR="00574629" w:rsidRPr="008368CE" w:rsidRDefault="00574629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238F3867" w14:textId="2BE00A6E" w:rsidR="00574629" w:rsidRPr="008368CE" w:rsidRDefault="3C17200B" w:rsidP="005746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 w:themeColor="text1"/>
              </w:rPr>
              <w:t xml:space="preserve">Multivariable regression with age, gender, comorbidity, ASA classification, preoperative labs, surgical procedure. </w:t>
            </w:r>
          </w:p>
        </w:tc>
      </w:tr>
      <w:tr w:rsidR="0012007B" w:rsidRPr="008368CE" w14:paraId="4967CB23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272070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rticipant selection</w:t>
            </w:r>
          </w:p>
        </w:tc>
        <w:tc>
          <w:tcPr>
            <w:tcW w:w="1800" w:type="dxa"/>
            <w:noWrap/>
            <w:vAlign w:val="bottom"/>
            <w:hideMark/>
          </w:tcPr>
          <w:p w14:paraId="3B845DF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60160FC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atients who had elective colorectal surgeries were recruited</w:t>
            </w:r>
          </w:p>
        </w:tc>
      </w:tr>
      <w:tr w:rsidR="0012007B" w:rsidRPr="008368CE" w14:paraId="11CD52D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DE8DE00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Intervention classification</w:t>
            </w:r>
          </w:p>
        </w:tc>
        <w:tc>
          <w:tcPr>
            <w:tcW w:w="1800" w:type="dxa"/>
            <w:noWrap/>
            <w:vAlign w:val="bottom"/>
            <w:hideMark/>
          </w:tcPr>
          <w:p w14:paraId="59996922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6D6333F6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 xml:space="preserve">No interventions other than pedometer use </w:t>
            </w:r>
          </w:p>
        </w:tc>
      </w:tr>
      <w:tr w:rsidR="0012007B" w:rsidRPr="008368CE" w14:paraId="3B6B65D9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0CEEC584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Deviation from intended interventions</w:t>
            </w:r>
          </w:p>
        </w:tc>
        <w:tc>
          <w:tcPr>
            <w:tcW w:w="1800" w:type="dxa"/>
            <w:noWrap/>
            <w:vAlign w:val="bottom"/>
            <w:hideMark/>
          </w:tcPr>
          <w:p w14:paraId="3F1C0529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Low</w:t>
            </w:r>
          </w:p>
        </w:tc>
        <w:tc>
          <w:tcPr>
            <w:tcW w:w="5410" w:type="dxa"/>
            <w:noWrap/>
            <w:vAlign w:val="bottom"/>
            <w:hideMark/>
          </w:tcPr>
          <w:p w14:paraId="30FED62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No interventions other than pedometer use</w:t>
            </w:r>
          </w:p>
        </w:tc>
      </w:tr>
      <w:tr w:rsidR="0012007B" w:rsidRPr="008368CE" w14:paraId="19F2D002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222F0615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issing Outcome data</w:t>
            </w:r>
          </w:p>
        </w:tc>
        <w:tc>
          <w:tcPr>
            <w:tcW w:w="1800" w:type="dxa"/>
            <w:noWrap/>
            <w:vAlign w:val="bottom"/>
            <w:hideMark/>
          </w:tcPr>
          <w:p w14:paraId="01091BB7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10" w:type="dxa"/>
            <w:noWrap/>
            <w:vAlign w:val="bottom"/>
            <w:hideMark/>
          </w:tcPr>
          <w:p w14:paraId="5578E4EA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27 % of patients had missing pedometer data</w:t>
            </w:r>
          </w:p>
        </w:tc>
      </w:tr>
      <w:tr w:rsidR="0012007B" w:rsidRPr="008368CE" w14:paraId="00680363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1322AA5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Measurement of outcomes</w:t>
            </w:r>
          </w:p>
        </w:tc>
        <w:tc>
          <w:tcPr>
            <w:tcW w:w="1800" w:type="dxa"/>
            <w:noWrap/>
            <w:vAlign w:val="bottom"/>
            <w:hideMark/>
          </w:tcPr>
          <w:p w14:paraId="33EE1F6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5138858B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Unclear if investigators judging the complications were aware of the pedometer readings</w:t>
            </w:r>
          </w:p>
        </w:tc>
      </w:tr>
      <w:tr w:rsidR="0012007B" w:rsidRPr="008368CE" w14:paraId="5ACCB30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315690EF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election of reported results</w:t>
            </w:r>
          </w:p>
        </w:tc>
        <w:tc>
          <w:tcPr>
            <w:tcW w:w="1800" w:type="dxa"/>
            <w:noWrap/>
            <w:vAlign w:val="bottom"/>
            <w:hideMark/>
          </w:tcPr>
          <w:p w14:paraId="6102DB7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Some concerns</w:t>
            </w:r>
          </w:p>
        </w:tc>
        <w:tc>
          <w:tcPr>
            <w:tcW w:w="5410" w:type="dxa"/>
            <w:noWrap/>
            <w:vAlign w:val="bottom"/>
            <w:hideMark/>
          </w:tcPr>
          <w:p w14:paraId="45AB619E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Protocol not registered</w:t>
            </w:r>
          </w:p>
        </w:tc>
      </w:tr>
      <w:tr w:rsidR="0012007B" w:rsidRPr="0012007B" w14:paraId="0E167081" w14:textId="77777777" w:rsidTr="09CE79FC">
        <w:trPr>
          <w:trHeight w:val="285"/>
        </w:trPr>
        <w:tc>
          <w:tcPr>
            <w:tcW w:w="2155" w:type="dxa"/>
            <w:noWrap/>
            <w:vAlign w:val="bottom"/>
            <w:hideMark/>
          </w:tcPr>
          <w:p w14:paraId="79FC0793" w14:textId="77777777" w:rsidR="0012007B" w:rsidRPr="008368CE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Overall</w:t>
            </w:r>
          </w:p>
        </w:tc>
        <w:tc>
          <w:tcPr>
            <w:tcW w:w="1800" w:type="dxa"/>
            <w:noWrap/>
            <w:vAlign w:val="bottom"/>
            <w:hideMark/>
          </w:tcPr>
          <w:p w14:paraId="54BB86EA" w14:textId="77777777" w:rsidR="0012007B" w:rsidRPr="0012007B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68CE">
              <w:rPr>
                <w:rFonts w:ascii="Calibri" w:eastAsia="Times New Roman" w:hAnsi="Calibri" w:cs="Calibri"/>
                <w:color w:val="000000"/>
              </w:rPr>
              <w:t>High</w:t>
            </w:r>
          </w:p>
        </w:tc>
        <w:tc>
          <w:tcPr>
            <w:tcW w:w="5410" w:type="dxa"/>
            <w:noWrap/>
            <w:vAlign w:val="bottom"/>
            <w:hideMark/>
          </w:tcPr>
          <w:p w14:paraId="3933AA3B" w14:textId="77777777" w:rsidR="0012007B" w:rsidRPr="0012007B" w:rsidRDefault="0012007B" w:rsidP="0012007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70B90A80" w14:textId="4E87A1E2" w:rsidR="0012007B" w:rsidRDefault="0012007B"/>
    <w:sectPr w:rsidR="0012007B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65A468" w14:textId="77777777" w:rsidR="00EB388A" w:rsidRDefault="00EB388A" w:rsidP="00EE72E2">
      <w:pPr>
        <w:spacing w:after="0" w:line="240" w:lineRule="auto"/>
      </w:pPr>
      <w:r>
        <w:separator/>
      </w:r>
    </w:p>
  </w:endnote>
  <w:endnote w:type="continuationSeparator" w:id="0">
    <w:p w14:paraId="1261C19C" w14:textId="77777777" w:rsidR="00EB388A" w:rsidRDefault="00EB388A" w:rsidP="00EE72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94547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E7B0FC" w14:textId="26169495" w:rsidR="00995D89" w:rsidRDefault="00995D8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0B4D18" w14:textId="77777777" w:rsidR="00995D89" w:rsidRDefault="00995D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581D23" w14:textId="77777777" w:rsidR="00EB388A" w:rsidRDefault="00EB388A" w:rsidP="00EE72E2">
      <w:pPr>
        <w:spacing w:after="0" w:line="240" w:lineRule="auto"/>
      </w:pPr>
      <w:r>
        <w:separator/>
      </w:r>
    </w:p>
  </w:footnote>
  <w:footnote w:type="continuationSeparator" w:id="0">
    <w:p w14:paraId="20CE0B66" w14:textId="77777777" w:rsidR="00EB388A" w:rsidRDefault="00EB388A" w:rsidP="00EE72E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esthes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f0rxx5nrxpr6et0d4vspf7sxwe9s0xd5v5&quot;&gt;pedometer&lt;record-ids&gt;&lt;item&gt;112&lt;/item&gt;&lt;item&gt;119&lt;/item&gt;&lt;item&gt;531&lt;/item&gt;&lt;item&gt;540&lt;/item&gt;&lt;item&gt;575&lt;/item&gt;&lt;item&gt;631&lt;/item&gt;&lt;item&gt;673&lt;/item&gt;&lt;item&gt;732&lt;/item&gt;&lt;item&gt;773&lt;/item&gt;&lt;item&gt;1074&lt;/item&gt;&lt;item&gt;1127&lt;/item&gt;&lt;item&gt;1128&lt;/item&gt;&lt;item&gt;1198&lt;/item&gt;&lt;item&gt;1226&lt;/item&gt;&lt;item&gt;1253&lt;/item&gt;&lt;/record-ids&gt;&lt;/item&gt;&lt;/Libraries&gt;"/>
  </w:docVars>
  <w:rsids>
    <w:rsidRoot w:val="00950538"/>
    <w:rsid w:val="0006270F"/>
    <w:rsid w:val="000700B6"/>
    <w:rsid w:val="000A5C67"/>
    <w:rsid w:val="000D58A8"/>
    <w:rsid w:val="0010754B"/>
    <w:rsid w:val="001123F6"/>
    <w:rsid w:val="0012007B"/>
    <w:rsid w:val="001D79BA"/>
    <w:rsid w:val="001E4D00"/>
    <w:rsid w:val="00217917"/>
    <w:rsid w:val="00222297"/>
    <w:rsid w:val="00263A91"/>
    <w:rsid w:val="002B75D6"/>
    <w:rsid w:val="002E308C"/>
    <w:rsid w:val="00347EA3"/>
    <w:rsid w:val="00363B76"/>
    <w:rsid w:val="00374CE1"/>
    <w:rsid w:val="003776ED"/>
    <w:rsid w:val="003D1A37"/>
    <w:rsid w:val="00505EDD"/>
    <w:rsid w:val="00574629"/>
    <w:rsid w:val="0060610A"/>
    <w:rsid w:val="00652CF5"/>
    <w:rsid w:val="006E631C"/>
    <w:rsid w:val="006F2BA6"/>
    <w:rsid w:val="00797636"/>
    <w:rsid w:val="007C2AC7"/>
    <w:rsid w:val="007C42A7"/>
    <w:rsid w:val="008368CE"/>
    <w:rsid w:val="008A72B3"/>
    <w:rsid w:val="008D39C3"/>
    <w:rsid w:val="00917218"/>
    <w:rsid w:val="00950538"/>
    <w:rsid w:val="00992AE9"/>
    <w:rsid w:val="00995D89"/>
    <w:rsid w:val="009A68A1"/>
    <w:rsid w:val="00A04C16"/>
    <w:rsid w:val="00A25BFD"/>
    <w:rsid w:val="00A32FD9"/>
    <w:rsid w:val="00A455E6"/>
    <w:rsid w:val="00A906A3"/>
    <w:rsid w:val="00AE1604"/>
    <w:rsid w:val="00B93A28"/>
    <w:rsid w:val="00C03785"/>
    <w:rsid w:val="00C11C1A"/>
    <w:rsid w:val="00C176BD"/>
    <w:rsid w:val="00CB4500"/>
    <w:rsid w:val="00CF7E99"/>
    <w:rsid w:val="00D27A21"/>
    <w:rsid w:val="00DE0DB1"/>
    <w:rsid w:val="00E0201B"/>
    <w:rsid w:val="00E12522"/>
    <w:rsid w:val="00EB388A"/>
    <w:rsid w:val="00EC738C"/>
    <w:rsid w:val="00EE72E2"/>
    <w:rsid w:val="00FB1505"/>
    <w:rsid w:val="01494391"/>
    <w:rsid w:val="0362B48F"/>
    <w:rsid w:val="03FB2053"/>
    <w:rsid w:val="04669B0D"/>
    <w:rsid w:val="053E3960"/>
    <w:rsid w:val="05845B92"/>
    <w:rsid w:val="06513613"/>
    <w:rsid w:val="085ABADC"/>
    <w:rsid w:val="08C0C1B1"/>
    <w:rsid w:val="09CE79FC"/>
    <w:rsid w:val="0C9F46EE"/>
    <w:rsid w:val="112BF5B8"/>
    <w:rsid w:val="126F917D"/>
    <w:rsid w:val="142820A8"/>
    <w:rsid w:val="1650C638"/>
    <w:rsid w:val="1C244388"/>
    <w:rsid w:val="1F4E1485"/>
    <w:rsid w:val="20E8D6B9"/>
    <w:rsid w:val="23604FDD"/>
    <w:rsid w:val="24085D4B"/>
    <w:rsid w:val="241213EB"/>
    <w:rsid w:val="25564E13"/>
    <w:rsid w:val="25C0A892"/>
    <w:rsid w:val="2697F09F"/>
    <w:rsid w:val="2736E794"/>
    <w:rsid w:val="29A6784A"/>
    <w:rsid w:val="29B32A32"/>
    <w:rsid w:val="2CCD20C4"/>
    <w:rsid w:val="2CE734EA"/>
    <w:rsid w:val="32CE6639"/>
    <w:rsid w:val="3396901D"/>
    <w:rsid w:val="363074C7"/>
    <w:rsid w:val="3BE56A01"/>
    <w:rsid w:val="3C17200B"/>
    <w:rsid w:val="3C4FBDA7"/>
    <w:rsid w:val="40EBC946"/>
    <w:rsid w:val="428799A7"/>
    <w:rsid w:val="45BF3A69"/>
    <w:rsid w:val="47B7FB26"/>
    <w:rsid w:val="48D49C55"/>
    <w:rsid w:val="4C300278"/>
    <w:rsid w:val="535D2CD4"/>
    <w:rsid w:val="562113B8"/>
    <w:rsid w:val="5ACA587F"/>
    <w:rsid w:val="5AF484DB"/>
    <w:rsid w:val="5AF8CDED"/>
    <w:rsid w:val="60FDBF8A"/>
    <w:rsid w:val="616007B9"/>
    <w:rsid w:val="62B4AF31"/>
    <w:rsid w:val="6614F8AC"/>
    <w:rsid w:val="66BC04F9"/>
    <w:rsid w:val="68ADA279"/>
    <w:rsid w:val="694C996E"/>
    <w:rsid w:val="6C9B206E"/>
    <w:rsid w:val="6E6CA41D"/>
    <w:rsid w:val="709F8C01"/>
    <w:rsid w:val="70B8B45E"/>
    <w:rsid w:val="711E8058"/>
    <w:rsid w:val="723B5C62"/>
    <w:rsid w:val="7BD5AD83"/>
    <w:rsid w:val="7BD9282F"/>
    <w:rsid w:val="7BFB6705"/>
    <w:rsid w:val="7CC94EB8"/>
    <w:rsid w:val="7E47204C"/>
    <w:rsid w:val="7EC193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DCE511"/>
  <w15:chartTrackingRefBased/>
  <w15:docId w15:val="{B3400EA8-C2C4-4058-947D-DBB47ED5A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72E2"/>
    <w:pPr>
      <w:keepNext/>
      <w:keepLines/>
      <w:spacing w:before="240" w:after="0" w:line="24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72E2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US"/>
    </w:rPr>
  </w:style>
  <w:style w:type="paragraph" w:styleId="Header">
    <w:name w:val="header"/>
    <w:basedOn w:val="Normal"/>
    <w:link w:val="HeaderChar"/>
    <w:uiPriority w:val="99"/>
    <w:unhideWhenUsed/>
    <w:rsid w:val="00EE72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72E2"/>
  </w:style>
  <w:style w:type="paragraph" w:styleId="Footer">
    <w:name w:val="footer"/>
    <w:basedOn w:val="Normal"/>
    <w:link w:val="FooterChar"/>
    <w:uiPriority w:val="99"/>
    <w:unhideWhenUsed/>
    <w:rsid w:val="00EE72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72E2"/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42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1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8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26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8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387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08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55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6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808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180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4397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9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73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128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010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562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09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165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7781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80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403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560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419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28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03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53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50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963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38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90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794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89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7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76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37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26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15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84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90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1</Pages>
  <Words>3694</Words>
  <Characters>21057</Characters>
  <Application>Microsoft Office Word</Application>
  <DocSecurity>0</DocSecurity>
  <Lines>175</Lines>
  <Paragraphs>49</Paragraphs>
  <ScaleCrop>false</ScaleCrop>
  <Company/>
  <LinksUpToDate>false</LinksUpToDate>
  <CharactersWithSpaces>24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, Zhaosheng</dc:creator>
  <cp:keywords/>
  <dc:description/>
  <cp:lastModifiedBy>Jin, Zhaosheng</cp:lastModifiedBy>
  <cp:revision>35</cp:revision>
  <dcterms:created xsi:type="dcterms:W3CDTF">2021-09-11T15:48:00Z</dcterms:created>
  <dcterms:modified xsi:type="dcterms:W3CDTF">2022-11-05T02:16:00Z</dcterms:modified>
</cp:coreProperties>
</file>